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21D2" w:rsidRDefault="008421D2" w:rsidP="00FE799E"/>
    <w:p w:rsidR="008421D2" w:rsidRDefault="008421D2" w:rsidP="00FE799E"/>
    <w:p w:rsidR="008421D2" w:rsidRPr="00440D99" w:rsidRDefault="008421D2" w:rsidP="00440D99">
      <w:pPr>
        <w:rPr>
          <w:sz w:val="28"/>
          <w:szCs w:val="28"/>
        </w:rPr>
      </w:pPr>
      <w:r>
        <w:rPr>
          <w:sz w:val="28"/>
          <w:szCs w:val="28"/>
        </w:rPr>
        <w:t xml:space="preserve">Chapter 2: </w:t>
      </w:r>
      <w:r w:rsidR="00440D99" w:rsidRPr="00440D99">
        <w:rPr>
          <w:sz w:val="28"/>
          <w:szCs w:val="28"/>
        </w:rPr>
        <w:t>A manipulative test for pollination facilitation by cr</w:t>
      </w:r>
      <w:r w:rsidR="00440D99">
        <w:rPr>
          <w:sz w:val="28"/>
          <w:szCs w:val="28"/>
        </w:rPr>
        <w:t>eosote bush (Larrea tridentata)</w:t>
      </w: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F263E" w:rsidRDefault="003F263E" w:rsidP="00FE799E">
      <w:r>
        <w:lastRenderedPageBreak/>
        <w:t>Abstract</w:t>
      </w:r>
    </w:p>
    <w:p w:rsidR="003F263E" w:rsidRDefault="00F37120" w:rsidP="00FE799E">
      <w:r>
        <w:t>In arid ecosystems, t</w:t>
      </w:r>
      <w:r w:rsidR="003F263E">
        <w:t>he facilitative effect</w:t>
      </w:r>
      <w:r>
        <w:t>s</w:t>
      </w:r>
      <w:r w:rsidR="003F263E">
        <w:t xml:space="preserve"> of desert shrubs can lead to concentrations of a</w:t>
      </w:r>
      <w:r>
        <w:t>nnual plants beneath the canopy</w:t>
      </w:r>
      <w:r w:rsidR="00AD34E2">
        <w:t xml:space="preserve">. </w:t>
      </w:r>
      <w:r w:rsidR="00441462">
        <w:t xml:space="preserve">If the beneficiary </w:t>
      </w:r>
      <w:r w:rsidR="0052557E">
        <w:t>blooms</w:t>
      </w:r>
      <w:r w:rsidR="00441462">
        <w:t xml:space="preserve">, then there is the capacity for them to interact indirectly via pollinators. </w:t>
      </w:r>
      <w:r w:rsidR="00AD34E2">
        <w:t>The abundant flowers of L. tridentata and its</w:t>
      </w:r>
      <w:r w:rsidR="0052557E">
        <w:t xml:space="preserve"> structural complexity mean that</w:t>
      </w:r>
      <w:r w:rsidR="00AD34E2">
        <w:t xml:space="preserve"> both blooming and non-blooming pathways of interaction are possible. Her</w:t>
      </w:r>
      <w:r w:rsidR="0052557E">
        <w:t>e we tested for the influence of</w:t>
      </w:r>
      <w:r w:rsidR="00AD34E2">
        <w:t xml:space="preserve"> </w:t>
      </w:r>
      <w:r w:rsidR="005260F3">
        <w:t>creosote bush, Larrea</w:t>
      </w:r>
      <w:r w:rsidR="00AD34E2">
        <w:t xml:space="preserve"> tridentata</w:t>
      </w:r>
      <w:r w:rsidR="005260F3">
        <w:t>,</w:t>
      </w:r>
      <w:r w:rsidR="00AD34E2">
        <w:t xml:space="preserve"> </w:t>
      </w:r>
      <w:r w:rsidR="0052557E">
        <w:t>on the pollination services to</w:t>
      </w:r>
      <w:r w:rsidR="005260F3">
        <w:t xml:space="preserve"> desert dandelion, Malacothrix</w:t>
      </w:r>
      <w:r w:rsidR="00AD34E2">
        <w:t xml:space="preserve"> glabrata in the Mojave Desert.</w:t>
      </w:r>
      <w:r w:rsidR="009C5CF4">
        <w:t xml:space="preserve"> </w:t>
      </w:r>
      <w:r w:rsidR="0052557E">
        <w:t xml:space="preserve">To test for changes in interactions with shrub phenology, a repeated measures study design was utilized and interactions were measured before and during shrub blooming. </w:t>
      </w:r>
      <w:r w:rsidR="005260F3">
        <w:t>L. tridentata interfered</w:t>
      </w:r>
      <w:r w:rsidR="009C5CF4">
        <w:t xml:space="preserve"> with the pollination of M. glabrata, and this was intensified when it entered a full bloom. </w:t>
      </w:r>
      <w:r w:rsidR="00954865">
        <w:t>This was</w:t>
      </w:r>
      <w:bookmarkStart w:id="0" w:name="_GoBack"/>
      <w:bookmarkEnd w:id="0"/>
      <w:r w:rsidR="00954865">
        <w:t xml:space="preserve"> driven by decrease in visitation by solitary bees and syrphid flies. </w:t>
      </w:r>
      <w:r w:rsidR="005260F3">
        <w:t xml:space="preserve">Pollinators responded positively to floral density in L. tridentata but this did not lead to L. tridentata acting as a magnet. </w:t>
      </w:r>
      <w:r w:rsidR="00954865">
        <w:t xml:space="preserve">L. tridentata supports annual communities, arthropod communities and ameliorated harsh climates. L. tridentata is a foundation plant that engages in positive and negative interactions with other species simultaneously. </w:t>
      </w:r>
    </w:p>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0705AA" w:rsidRDefault="000705AA" w:rsidP="00FE799E"/>
    <w:p w:rsidR="00FE799E" w:rsidRDefault="00FE799E" w:rsidP="00FE799E">
      <w:r>
        <w:lastRenderedPageBreak/>
        <w:t>Introduction</w:t>
      </w:r>
    </w:p>
    <w:p w:rsidR="001C368F" w:rsidRPr="001C368F" w:rsidRDefault="00793E14" w:rsidP="009F0816">
      <w:r>
        <w:t xml:space="preserve">Foundation </w:t>
      </w:r>
      <w:r w:rsidR="00FE799E">
        <w:t xml:space="preserve">plant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172CFB">
          <w:rPr>
            <w:noProof/>
          </w:rPr>
          <w:t>Ellison et al., 2005</w:t>
        </w:r>
      </w:hyperlink>
      <w:r w:rsidR="00D7348A">
        <w:rPr>
          <w:noProof/>
        </w:rPr>
        <w:t>)</w:t>
      </w:r>
      <w:r w:rsidR="00D7348A">
        <w:fldChar w:fldCharType="end"/>
      </w:r>
      <w:r w:rsidR="005F091E">
        <w:t xml:space="preserve">. </w:t>
      </w:r>
      <w:r w:rsidR="00FE799E">
        <w:t xml:space="preserve">In arid environments, 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172CF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172CF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172CF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172CF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may 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5" w:tooltip="Bertness, 1994 #129" w:history="1">
        <w:r w:rsidR="00172CFB">
          <w:rPr>
            <w:noProof/>
          </w:rPr>
          <w:t>Bertness and Callaway, 1994</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36" w:tooltip="Holzapfel, 1999 #18" w:history="1">
        <w:r w:rsidR="00172CFB">
          <w:rPr>
            <w:noProof/>
          </w:rPr>
          <w:t>Holzapfel and Mahall, 1999</w:t>
        </w:r>
      </w:hyperlink>
      <w:r w:rsidR="003A3F0D">
        <w:rPr>
          <w:noProof/>
        </w:rPr>
        <w:t>)</w:t>
      </w:r>
      <w:r w:rsidR="000F77F5">
        <w:fldChar w:fldCharType="end"/>
      </w:r>
      <w:r w:rsidR="001C368F">
        <w:t xml:space="preserve"> and it is posited that their relative importance 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5" w:tooltip="Bertness, 1994 #129" w:history="1">
        <w:r w:rsidR="00172CFB">
          <w:rPr>
            <w:noProof/>
          </w:rPr>
          <w:t>Bertness and Callaway, 1994</w:t>
        </w:r>
      </w:hyperlink>
      <w:r w:rsidR="000F77F5">
        <w:rPr>
          <w:noProof/>
        </w:rPr>
        <w:t xml:space="preserve">; </w:t>
      </w:r>
      <w:hyperlink w:anchor="_ENREF_74" w:tooltip="Schafer, 2012 #2" w:history="1">
        <w:r w:rsidR="00172CFB">
          <w:rPr>
            <w:noProof/>
          </w:rPr>
          <w:t>Schafer et al., 2012</w:t>
        </w:r>
      </w:hyperlink>
      <w:r w:rsidR="000F77F5">
        <w:rPr>
          <w:noProof/>
        </w:rPr>
        <w:t xml:space="preserve">; </w:t>
      </w:r>
      <w:hyperlink w:anchor="_ENREF_83" w:tooltip="Tielbörger, 2000 #20" w:history="1">
        <w:r w:rsidR="00172CF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172CFB">
          <w:rPr>
            <w:noProof/>
          </w:rPr>
          <w:t>Brooker et al., 2008</w:t>
        </w:r>
      </w:hyperlink>
      <w:r w:rsidR="004911BF">
        <w:rPr>
          <w:noProof/>
        </w:rPr>
        <w:t xml:space="preserve">; </w:t>
      </w:r>
      <w:hyperlink w:anchor="_ENREF_86" w:tooltip="Valiente‐Banuet, 2007 #23" w:history="1">
        <w:r w:rsidR="00172CF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172CF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172CFB">
          <w:rPr>
            <w:noProof/>
          </w:rPr>
          <w:t>Callaway and Pennings, 2000</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92" w:tooltip="Wootton, 1994 #146" w:history="1">
        <w:r w:rsidR="00172CF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possibility for the plants to interact </w:t>
      </w:r>
      <w:r w:rsidR="00FB5F10">
        <w:t xml:space="preserve">indirectly </w:t>
      </w:r>
      <w:r w:rsidR="0061512A">
        <w:t>via pollinators.</w:t>
      </w:r>
    </w:p>
    <w:p w:rsidR="00155A6C" w:rsidRDefault="0055316F" w:rsidP="001332DA">
      <w:r>
        <w:t xml:space="preserve">The </w:t>
      </w:r>
      <w:r w:rsidR="002420E0">
        <w:t xml:space="preserve">study of </w:t>
      </w:r>
      <w:r w:rsidR="0063198A">
        <w:t xml:space="preserve">the underlying </w:t>
      </w:r>
      <w:r w:rsidR="002420E0">
        <w:t>mechanisms</w:t>
      </w:r>
      <w:r w:rsidR="0063198A">
        <w:t xml:space="preserve"> of</w:t>
      </w:r>
      <w:r w:rsidR="002420E0">
        <w:t xml:space="preserve"> </w:t>
      </w:r>
      <w:r>
        <w:t xml:space="preserve">pollinator </w:t>
      </w:r>
      <w:r w:rsidR="0063198A">
        <w:t>mediated interactions is dominated by pathways requiring co-blooming. These are</w:t>
      </w:r>
      <w:r>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4" w:tooltip="Pyke, 1984 #28" w:history="1">
        <w:r w:rsidR="00172CFB">
          <w:rPr>
            <w:noProof/>
          </w:rPr>
          <w:t>Pyke, 1984</w:t>
        </w:r>
      </w:hyperlink>
      <w:r w:rsidR="00961A99">
        <w:rPr>
          <w:noProof/>
        </w:rPr>
        <w:t xml:space="preserve">; </w:t>
      </w:r>
      <w:hyperlink w:anchor="_ENREF_65" w:tooltip="Pyke, 1977 #27" w:history="1">
        <w:r w:rsidR="00172CF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be larger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5" w:tooltip="Schemske, 1981 #228" w:history="1">
        <w:r w:rsidR="00172CFB">
          <w:rPr>
            <w:noProof/>
          </w:rPr>
          <w:t>Schemske, 1981</w:t>
        </w:r>
      </w:hyperlink>
      <w:r w:rsidR="009154D5">
        <w:rPr>
          <w:noProof/>
        </w:rPr>
        <w:t>)</w:t>
      </w:r>
      <w:r w:rsidR="009154D5">
        <w:fldChar w:fldCharType="end"/>
      </w:r>
      <w:r w:rsidR="009154D5">
        <w:t xml:space="preserve">, </w:t>
      </w:r>
      <w:r w:rsidR="00D070CE">
        <w:t xml:space="preserve">or more divers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172CF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ources for foraging pollinators, and may facilitate their</w:t>
      </w:r>
      <w:r w:rsidR="002D48C8">
        <w:t xml:space="preserve"> </w:t>
      </w:r>
      <w:r w:rsidR="00F914AA">
        <w:t xml:space="preserve">co-blooming </w:t>
      </w:r>
      <w:r w:rsidR="00530ED9">
        <w:t xml:space="preserve">annuals </w:t>
      </w:r>
      <w:r w:rsidR="00FF6D5F">
        <w:t>via the</w:t>
      </w:r>
      <w:r w:rsidR="00F914AA">
        <w:t xml:space="preserve"> magnet</w:t>
      </w:r>
      <w:r w:rsidR="00FF6D5F">
        <w:t xml:space="preserve"> species effect</w:t>
      </w:r>
      <w:r w:rsidR="00530ED9">
        <w:t xml:space="preserve">. Magnet species are particularly attractive to pollinators, increasing local pollinator abundances which 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172CFB">
          <w:rPr>
            <w:noProof/>
          </w:rPr>
          <w:t>Laverty, 1992</w:t>
        </w:r>
      </w:hyperlink>
      <w:r w:rsidR="009154D5">
        <w:rPr>
          <w:noProof/>
        </w:rPr>
        <w:t xml:space="preserve">; </w:t>
      </w:r>
      <w:hyperlink w:anchor="_ENREF_82" w:tooltip="Thomson, 1978 #72" w:history="1">
        <w:r w:rsidR="00172CFB">
          <w:rPr>
            <w:noProof/>
          </w:rPr>
          <w:t>Thomson, 1978</w:t>
        </w:r>
      </w:hyperlink>
      <w:r w:rsidR="009154D5">
        <w:rPr>
          <w:noProof/>
        </w:rPr>
        <w:t>)</w:t>
      </w:r>
      <w:r w:rsidR="009154D5">
        <w:fldChar w:fldCharType="end"/>
      </w:r>
      <w:r w:rsidR="009154D5">
        <w:t xml:space="preserve">. </w:t>
      </w:r>
      <w:r w:rsidR="00530ED9">
        <w:t>The</w:t>
      </w:r>
      <w:r w:rsidR="00FF6D5F">
        <w:t xml:space="preserve"> </w:t>
      </w:r>
      <w:r w:rsidR="006E1AC0">
        <w:t>relat</w:t>
      </w:r>
      <w:r w:rsidR="00530ED9">
        <w:t>ively large size of</w:t>
      </w:r>
      <w:r w:rsidR="00FF6D5F">
        <w:t xml:space="preserve"> shrubs</w:t>
      </w:r>
      <w:r w:rsidR="00530ED9">
        <w:t xml:space="preserve"> </w:t>
      </w:r>
      <w:r w:rsidR="002D48C8">
        <w:t>makes them salient features</w:t>
      </w:r>
      <w:r w:rsidR="00530ED9">
        <w:t xml:space="preserve"> of desert scrub ecosystems. This, combined with their </w:t>
      </w:r>
      <w:r w:rsidR="002D48C8">
        <w:t xml:space="preserve">structural complexity </w:t>
      </w:r>
      <w:r w:rsidR="00497DCE">
        <w:t>suggests that</w:t>
      </w:r>
      <w:r w:rsidR="00BD0BDE">
        <w:t xml:space="preserve"> </w:t>
      </w:r>
      <w:r w:rsidR="002D48C8">
        <w:t>non-co-blooming pathways of interacti</w:t>
      </w:r>
      <w:r w:rsidR="00294B2F">
        <w:t xml:space="preserve">ons </w:t>
      </w:r>
      <w:r w:rsidR="00E64CAB">
        <w:t>may be</w:t>
      </w:r>
      <w:r w:rsidR="00294B2F">
        <w:t xml:space="preserve"> prominent in desert</w:t>
      </w:r>
      <w:r w:rsidR="002D48C8">
        <w:t xml:space="preserve"> system</w:t>
      </w:r>
      <w:r w:rsidR="00294B2F">
        <w:t>s</w:t>
      </w:r>
      <w:r w:rsidR="002D48C8">
        <w:t>.</w:t>
      </w:r>
      <w:r w:rsidR="00F914AA">
        <w:t xml:space="preserve"> </w:t>
      </w:r>
      <w:r w:rsidR="00172CFB">
        <w:t>Shrubs may</w:t>
      </w:r>
      <w:r w:rsidR="00BD0BDE">
        <w:t xml:space="preserve"> facilitate </w:t>
      </w:r>
      <w:r w:rsidR="00172CFB">
        <w:t>their annual understory</w:t>
      </w:r>
      <w:r w:rsidR="00BD0BDE">
        <w:t xml:space="preserve"> </w:t>
      </w:r>
      <w:r w:rsidR="00E64CAB">
        <w:t>by offering</w:t>
      </w:r>
      <w:r w:rsidR="001332DA">
        <w:t xml:space="preserve"> she</w:t>
      </w:r>
      <w:r w:rsidR="00BD0BDE">
        <w:t>lter or habitat for pollinators</w:t>
      </w:r>
      <w:r w:rsidR="009154D5">
        <w:t xml:space="preserve">. </w:t>
      </w:r>
      <w:r w:rsidR="00BD0BDE">
        <w:t>Conversely, s</w:t>
      </w:r>
      <w:r w:rsidR="00F914AA">
        <w:t xml:space="preserve">hrubs may </w:t>
      </w:r>
      <w:r w:rsidR="00285C9B">
        <w:t>interfere with the pollination of their understory.</w:t>
      </w:r>
      <w:r w:rsidR="00F914AA">
        <w:t xml:space="preserve"> </w:t>
      </w:r>
      <w:r w:rsidR="004D71EE">
        <w:t>For example, s</w:t>
      </w:r>
      <w:r w:rsidR="00285C9B">
        <w:t xml:space="preserve">hading by the shrub </w:t>
      </w:r>
      <w:r w:rsidR="00285C9B" w:rsidRPr="00285C9B">
        <w:rPr>
          <w:i/>
        </w:rPr>
        <w:t>Lonicera</w:t>
      </w:r>
      <w:r w:rsidR="00285C9B">
        <w:t xml:space="preserve"> decreased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172CFB">
          <w:rPr>
            <w:noProof/>
          </w:rPr>
          <w:t>McKinney and Goodell, 2010</w:t>
        </w:r>
      </w:hyperlink>
      <w:r w:rsidR="009154D5">
        <w:rPr>
          <w:noProof/>
        </w:rPr>
        <w:t>)</w:t>
      </w:r>
      <w:r w:rsidR="009154D5">
        <w:fldChar w:fldCharType="end"/>
      </w:r>
      <w:r w:rsidR="009154D5">
        <w:t xml:space="preserve">. </w:t>
      </w:r>
      <w:r w:rsidR="003D6EAB">
        <w:t>In forests, p</w:t>
      </w:r>
      <w:r w:rsidR="00C04BF1">
        <w:t xml:space="preserve">ollination rates tend to be higher under canopy gaps </w:t>
      </w:r>
      <w:r w:rsidR="009154D5">
        <w:fldChar w:fldCharType="begin"/>
      </w:r>
      <w:r w:rsidR="009154D5">
        <w:instrText xml:space="preserve"> ADDIN EN.CITE &lt;EndNote&gt;&lt;Cite&gt;&lt;Author&gt;Walters&lt;/Author&gt;&lt;Year&gt;1996&lt;/Year&gt;&lt;RecNum&gt;30&lt;/RecNum&gt;&lt;DisplayText&gt;(Proctor et al., 2012; Walters and Stiles, 1996)&lt;/DisplayText&gt;&lt;record&gt;&lt;rec-number&gt;30&lt;/rec-number&gt;&lt;foreign-keys&gt;&lt;key app="EN" db-id="efxxxd2elfvxfde05eev9swq9zv0dswrxzp2"&gt;30&lt;/key&gt;&lt;/foreign-keys&gt;&lt;ref-type name="Journal Article"&gt;17&lt;/ref-type&gt;&lt;contributors&gt;&lt;authors&gt;&lt;author&gt;Walters, Bradley B&lt;/author&gt;&lt;author&gt;Stiles, Edmund W&lt;/author&gt;&lt;/authors&gt;&lt;/contributors&gt;&lt;titles&gt;&lt;title&gt;Effect of canopy gaps and flower patch size on pollinator visitation of Impatiens capensis&lt;/title&gt;&lt;secondary-title&gt;Bulletin of the Torrey Botanical Club&lt;/secondary-title&gt;&lt;/titles&gt;&lt;periodical&gt;&lt;full-title&gt;Bulletin of the Torrey Botanical Club&lt;/full-title&gt;&lt;/periodical&gt;&lt;pages&gt;184-188&lt;/pages&gt;&lt;dates&gt;&lt;year&gt;1996&lt;/year&gt;&lt;/dates&gt;&lt;isbn&gt;0040-9618&lt;/isbn&gt;&lt;urls&gt;&lt;/urls&gt;&lt;/record&gt;&lt;/Cite&gt;&lt;Cite&gt;&lt;Author&gt;Proctor&lt;/Author&gt;&lt;Year&gt;2012&lt;/Year&gt;&lt;RecNum&gt;31&lt;/RecNum&gt;&lt;record&gt;&lt;rec-number&gt;31&lt;/rec-number&gt;&lt;foreign-keys&gt;&lt;key app="EN" db-id="efxxxd2elfvxfde05eev9swq9zv0dswrxzp2"&gt;31&lt;/key&gt;&lt;/foreign-keys&gt;&lt;ref-type name="Journal Article"&gt;17&lt;/ref-type&gt;&lt;contributors&gt;&lt;authors&gt;&lt;author&gt;Proctor, Eleanor&lt;/author&gt;&lt;author&gt;Nol, Erica&lt;/author&gt;&lt;author&gt;Burke, Dawn&lt;/author&gt;&lt;author&gt;Crins, William J&lt;/author&gt;&lt;/authors&gt;&lt;/contributors&gt;&lt;titles&gt;&lt;title&gt;Responses of insect pollinators and understory plants to silviculture in northern hardwood forests&lt;/title&gt;&lt;secondary-title&gt;Biodiversity and Conservation&lt;/secondary-title&gt;&lt;/titles&gt;&lt;periodical&gt;&lt;full-title&gt;Biodiversity and Conservation&lt;/full-title&gt;&lt;/periodical&gt;&lt;pages&gt;1703-1740&lt;/pages&gt;&lt;volume&gt;21&lt;/volume&gt;&lt;number&gt;7&lt;/number&gt;&lt;dates&gt;&lt;year&gt;2012&lt;/year&gt;&lt;/dates&gt;&lt;isbn&gt;0960-3115&lt;/isbn&gt;&lt;urls&gt;&lt;/urls&gt;&lt;/record&gt;&lt;/Cite&gt;&lt;/EndNote&gt;</w:instrText>
      </w:r>
      <w:r w:rsidR="009154D5">
        <w:fldChar w:fldCharType="separate"/>
      </w:r>
      <w:r w:rsidR="009154D5">
        <w:rPr>
          <w:noProof/>
        </w:rPr>
        <w:t>(</w:t>
      </w:r>
      <w:hyperlink w:anchor="_ENREF_62" w:tooltip="Proctor, 2012 #31" w:history="1">
        <w:r w:rsidR="00172CFB">
          <w:rPr>
            <w:noProof/>
          </w:rPr>
          <w:t>Proctor et al., 2012</w:t>
        </w:r>
      </w:hyperlink>
      <w:r w:rsidR="009154D5">
        <w:rPr>
          <w:noProof/>
        </w:rPr>
        <w:t xml:space="preserve">; </w:t>
      </w:r>
      <w:hyperlink w:anchor="_ENREF_90" w:tooltip="Walters, 1996 #30" w:history="1">
        <w:r w:rsidR="00172CFB">
          <w:rPr>
            <w:noProof/>
          </w:rPr>
          <w:t>Walters and Stiles, 1996</w:t>
        </w:r>
      </w:hyperlink>
      <w:r w:rsidR="009154D5">
        <w:rPr>
          <w:noProof/>
        </w:rPr>
        <w:t>)</w:t>
      </w:r>
      <w:r w:rsidR="009154D5">
        <w:fldChar w:fldCharType="end"/>
      </w:r>
      <w:r w:rsidR="00C04BF1">
        <w:t>.</w:t>
      </w:r>
      <w:r w:rsidR="000F2B2E">
        <w:t xml:space="preserve"> Alternatively, annuals growing under shrubs could be obscured from foraging pollinators. </w:t>
      </w:r>
      <w:r w:rsidR="00B63BCB">
        <w:t>Therefore,</w:t>
      </w:r>
      <w:r w:rsidR="00F914AA">
        <w:t xml:space="preserve"> there is the potential for these indirect interactions to be simultaneously positive and negative.</w:t>
      </w:r>
    </w:p>
    <w:p w:rsidR="00C462C7" w:rsidRDefault="00AD184E" w:rsidP="00257C13">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3" w:tooltip="Saul-Gershenz, 2012 #230" w:history="1">
        <w:r w:rsidR="00172CF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70" w:tooltip="Rundel, 2005 #231" w:history="1">
        <w:r w:rsidR="00172CFB">
          <w:rPr>
            <w:noProof/>
          </w:rPr>
          <w:t>Rundel and Gibson, 2005</w:t>
        </w:r>
      </w:hyperlink>
      <w:r w:rsidR="005A3F10">
        <w:rPr>
          <w:noProof/>
        </w:rPr>
        <w:t>)</w:t>
      </w:r>
      <w:r w:rsidR="005A3F10">
        <w:fldChar w:fldCharType="end"/>
      </w:r>
      <w:r>
        <w:t xml:space="preserve">. </w:t>
      </w:r>
      <w:r w:rsidR="00A04F3A">
        <w:t>Despite the celebrated biodiversity of South Western deserts</w:t>
      </w:r>
      <w:r w:rsidR="0020791B">
        <w:t>,</w:t>
      </w:r>
      <w:r w:rsidR="00A04F3A">
        <w:t xml:space="preserve"> pollinator-mediated interactions in this region</w:t>
      </w:r>
      <w:r w:rsidR="00DB72E3">
        <w:t xml:space="preserve"> are </w:t>
      </w:r>
      <w:r w:rsidR="00434127">
        <w:t>largely un</w:t>
      </w:r>
      <w:r w:rsidR="00DB72E3">
        <w:t>studied</w:t>
      </w:r>
      <w:r w:rsidR="007009F1">
        <w:t xml:space="preserve">. </w:t>
      </w:r>
      <w:r w:rsidR="00F92356">
        <w:t xml:space="preserve">Intraspecific density has been shown to be positive for desert mustard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8" w:tooltip="Roll, 1997 #232" w:history="1">
        <w:r w:rsidR="00172CFB">
          <w:rPr>
            <w:noProof/>
          </w:rPr>
          <w:t>Roll et al., 1997</w:t>
        </w:r>
      </w:hyperlink>
      <w:r w:rsidR="005A3F10">
        <w:rPr>
          <w:noProof/>
        </w:rPr>
        <w:t>)</w:t>
      </w:r>
      <w:r w:rsidR="005A3F10">
        <w:fldChar w:fldCharType="end"/>
      </w:r>
      <w:r w:rsidR="007009F1">
        <w:t>, however</w:t>
      </w:r>
      <w:r w:rsidR="00F92356">
        <w:t xml:space="preserve"> i</w:t>
      </w:r>
      <w:r w:rsidR="00A04F3A">
        <w:t xml:space="preserve">nterspecific studies have primarily focused on competition within cacti systems </w:t>
      </w:r>
      <w:r w:rsidR="00A04F3A">
        <w:lastRenderedPageBreak/>
        <w:t xml:space="preserve">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172CF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1" w:tooltip="Pellmyr, 2003 #235" w:history="1">
        <w:r w:rsidR="00172CFB">
          <w:rPr>
            <w:noProof/>
          </w:rPr>
          <w:t>Pellmyr, 2003</w:t>
        </w:r>
      </w:hyperlink>
      <w:r w:rsidR="005A3F10">
        <w:rPr>
          <w:noProof/>
        </w:rPr>
        <w:t>)</w:t>
      </w:r>
      <w:r w:rsidR="005A3F10">
        <w:fldChar w:fldCharType="end"/>
      </w:r>
      <w:r w:rsidR="005A3F10">
        <w:t xml:space="preserve">, </w:t>
      </w:r>
      <w:r w:rsidR="007F31D9">
        <w:t>and the S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172CFB">
          <w:rPr>
            <w:noProof/>
          </w:rPr>
          <w:t>Fleming and Holland, 1998</w:t>
        </w:r>
      </w:hyperlink>
      <w:r w:rsidR="005A3F10">
        <w:rPr>
          <w:noProof/>
        </w:rPr>
        <w:t>)</w:t>
      </w:r>
      <w:r w:rsidR="005A3F10">
        <w:fldChar w:fldCharType="end"/>
      </w:r>
      <w:r w:rsidR="007F31D9">
        <w:t>,</w:t>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172CF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172CFB">
          <w:rPr>
            <w:noProof/>
          </w:rPr>
          <w:t>Chacoff et al., 2012</w:t>
        </w:r>
      </w:hyperlink>
      <w:r w:rsidR="005A3F10">
        <w:rPr>
          <w:noProof/>
        </w:rPr>
        <w:t>)</w:t>
      </w:r>
      <w:r w:rsidR="005A3F10">
        <w:fldChar w:fldCharType="end"/>
      </w:r>
      <w:r w:rsidR="00901050">
        <w:t>.</w:t>
      </w:r>
      <w:r w:rsidR="004D71EE">
        <w:t xml:space="preserve"> However, f</w:t>
      </w:r>
      <w:r w:rsidR="00EF6005">
        <w:t xml:space="preserve">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8" w:tooltip="Simpson, 1987 #237" w:history="1">
        <w:r w:rsidR="00172CFB">
          <w:rPr>
            <w:noProof/>
          </w:rPr>
          <w:t>Simpson and Neff, 1987</w:t>
        </w:r>
      </w:hyperlink>
      <w:r w:rsidR="00EF6005">
        <w:rPr>
          <w:noProof/>
        </w:rPr>
        <w:t>)</w:t>
      </w:r>
      <w:r w:rsidR="00EF6005">
        <w:fldChar w:fldCharType="end"/>
      </w:r>
      <w:r w:rsidR="00EF6005">
        <w:t xml:space="preserve">, and bees still visit even S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5" w:tooltip="Holland, 2002 #33" w:history="1">
        <w:r w:rsidR="00172CFB">
          <w:rPr>
            <w:noProof/>
          </w:rPr>
          <w:t>Holland and Fleming, 2002</w:t>
        </w:r>
      </w:hyperlink>
      <w:r w:rsidR="00EF6005">
        <w:rPr>
          <w:noProof/>
        </w:rPr>
        <w:t>)</w:t>
      </w:r>
      <w:r w:rsidR="00EF6005">
        <w:fldChar w:fldCharType="end"/>
      </w:r>
      <w:r w:rsidR="00EF6005">
        <w:t xml:space="preserve">. </w:t>
      </w:r>
      <w:r w:rsidR="00CA7FC6">
        <w:t xml:space="preserve"> </w:t>
      </w:r>
      <w:r w:rsidR="00923743">
        <w:t>Therefore, despite the</w:t>
      </w:r>
      <w:r w:rsidR="007630B0">
        <w:t xml:space="preserve"> high number of </w:t>
      </w:r>
      <w:r w:rsidR="00C462C7">
        <w:t>specialists</w:t>
      </w:r>
      <w:r w:rsidR="007630B0">
        <w:t xml:space="preserve"> </w:t>
      </w:r>
      <w:r w:rsidR="008D167B">
        <w:t xml:space="preserve">present </w:t>
      </w:r>
      <w:r w:rsidR="007630B0">
        <w:t xml:space="preserve">there is </w:t>
      </w:r>
      <w:r w:rsidR="008D167B">
        <w:t>the potential for</w:t>
      </w:r>
      <w:r w:rsidR="007630B0">
        <w:t xml:space="preserve"> interactions between </w:t>
      </w:r>
      <w:r w:rsidR="008D167B">
        <w:t xml:space="preserve">most </w:t>
      </w:r>
      <w:r w:rsidR="003F074A">
        <w:t xml:space="preserve">plant </w:t>
      </w:r>
      <w:r w:rsidR="007630B0">
        <w:t xml:space="preserve">species. </w:t>
      </w:r>
    </w:p>
    <w:p w:rsidR="00820FFD" w:rsidRPr="008171DA" w:rsidRDefault="00920325" w:rsidP="00FE799E">
      <w:r w:rsidRPr="00DD0851">
        <w:rPr>
          <w:i/>
        </w:rPr>
        <w:t>Larrea tridentata</w:t>
      </w:r>
      <w:r>
        <w:t xml:space="preserve"> (Zygophyllaceae) </w:t>
      </w:r>
      <w:r w:rsidR="00A85C93">
        <w:t xml:space="preserve">or creosote bush, </w:t>
      </w:r>
      <w:r>
        <w:t>has been a dominant flowering shrub of the southwest</w:t>
      </w:r>
      <w:r w:rsidR="00A85C93">
        <w:t>ern United States</w:t>
      </w:r>
      <w:r>
        <w:t xml:space="preserve"> for 25 000 years </w:t>
      </w:r>
      <w:r w:rsidR="00A84D31">
        <w:fldChar w:fldCharType="begin"/>
      </w:r>
      <w:r w:rsidR="00A84D31">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A84D31">
        <w:fldChar w:fldCharType="separate"/>
      </w:r>
      <w:r w:rsidR="00A84D31">
        <w:rPr>
          <w:noProof/>
        </w:rPr>
        <w:t>(</w:t>
      </w:r>
      <w:hyperlink w:anchor="_ENREF_6" w:tooltip="Betancourt, 1990 #239" w:history="1">
        <w:r w:rsidR="00172CFB">
          <w:rPr>
            <w:noProof/>
          </w:rPr>
          <w:t>Betancourt et al., 1990</w:t>
        </w:r>
      </w:hyperlink>
      <w:r w:rsidR="00A84D31">
        <w:rPr>
          <w:noProof/>
        </w:rPr>
        <w:t>)</w:t>
      </w:r>
      <w:r w:rsidR="00A84D31">
        <w:fldChar w:fldCharType="end"/>
      </w:r>
      <w:r w:rsidR="00206724">
        <w:t>. H</w:t>
      </w:r>
      <w:r w:rsidR="00010ACB">
        <w:t>ighly tolerant to temp</w:t>
      </w:r>
      <w:r w:rsidR="00A84D31">
        <w:t xml:space="preserve">erature extremes, </w:t>
      </w:r>
      <w:r w:rsidR="00206724">
        <w:t>it is able to</w:t>
      </w:r>
      <w:r w:rsidR="00010ACB">
        <w:t xml:space="preserve"> maintain photosynthesis even under high temper</w:t>
      </w:r>
      <w:r w:rsidR="00A84D31">
        <w:t xml:space="preserve">atures and low water potentials </w:t>
      </w:r>
      <w:r w:rsidR="00A84D31">
        <w:fldChar w:fldCharType="begin"/>
      </w:r>
      <w:r w:rsidR="00A84D31">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A84D31">
        <w:fldChar w:fldCharType="separate"/>
      </w:r>
      <w:r w:rsidR="00A84D31">
        <w:rPr>
          <w:noProof/>
        </w:rPr>
        <w:t>(</w:t>
      </w:r>
      <w:hyperlink w:anchor="_ENREF_4" w:tooltip="Barbour, 2007 #14" w:history="1">
        <w:r w:rsidR="00172CFB">
          <w:rPr>
            <w:noProof/>
          </w:rPr>
          <w:t>Barbour et al., 2007</w:t>
        </w:r>
      </w:hyperlink>
      <w:r w:rsidR="00A84D31">
        <w:rPr>
          <w:noProof/>
        </w:rPr>
        <w:t>)</w:t>
      </w:r>
      <w:r w:rsidR="00A84D31">
        <w:fldChar w:fldCharType="end"/>
      </w:r>
      <w:r w:rsidR="00010ACB">
        <w:t xml:space="preserve">. </w:t>
      </w:r>
      <w:r w:rsidR="00206724" w:rsidRPr="00206724">
        <w:rPr>
          <w:i/>
        </w:rPr>
        <w:t>L. tridentata</w:t>
      </w:r>
      <w:r w:rsidR="007516B8">
        <w:t xml:space="preserve"> primarily reproduces clonally</w:t>
      </w:r>
      <w:r w:rsidR="00010ACB">
        <w:t xml:space="preserve"> </w:t>
      </w:r>
      <w:r w:rsidR="00206724">
        <w:t xml:space="preserve">leading to </w:t>
      </w:r>
      <w:r w:rsidR="00010ACB">
        <w:t xml:space="preserve">individuals </w:t>
      </w:r>
      <w:r w:rsidR="00206724">
        <w:t>that are</w:t>
      </w:r>
      <w:r w:rsidR="007516B8">
        <w:t xml:space="preserve"> exceptionally long</w:t>
      </w:r>
      <w:r w:rsidR="00206724">
        <w:t xml:space="preserve"> lived. C</w:t>
      </w:r>
      <w:r w:rsidR="007516B8">
        <w:t xml:space="preserve">lones </w:t>
      </w:r>
      <w:r w:rsidR="00206724">
        <w:t>that are</w:t>
      </w:r>
      <w:r>
        <w:t xml:space="preserve"> </w:t>
      </w:r>
      <w:r w:rsidR="007516B8">
        <w:t xml:space="preserve">over </w:t>
      </w:r>
      <w:r w:rsidR="00206724">
        <w:t>1000</w:t>
      </w:r>
      <w:r>
        <w:t xml:space="preserve"> years old have been documented </w:t>
      </w:r>
      <w:r w:rsidR="00A84D31">
        <w:fldChar w:fldCharType="begin"/>
      </w:r>
      <w:r w:rsidR="00A84D31">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A84D31">
        <w:fldChar w:fldCharType="separate"/>
      </w:r>
      <w:r w:rsidR="00A84D31">
        <w:rPr>
          <w:noProof/>
        </w:rPr>
        <w:t>(</w:t>
      </w:r>
      <w:hyperlink w:anchor="_ENREF_87" w:tooltip="Vasek, 1980 #240" w:history="1">
        <w:r w:rsidR="00172CFB">
          <w:rPr>
            <w:noProof/>
          </w:rPr>
          <w:t>Vasek, 1980</w:t>
        </w:r>
      </w:hyperlink>
      <w:r w:rsidR="00A84D31">
        <w:rPr>
          <w:noProof/>
        </w:rPr>
        <w:t>)</w:t>
      </w:r>
      <w:r w:rsidR="00A84D31">
        <w:fldChar w:fldCharType="end"/>
      </w:r>
      <w:r>
        <w:t xml:space="preserve">. </w:t>
      </w:r>
      <w:r w:rsidR="00AA3928">
        <w:t xml:space="preserve">The full pollinator guild </w:t>
      </w:r>
      <w:r>
        <w:t xml:space="preserve">contains 22 specialist pollinators and more than 80 generalists </w:t>
      </w:r>
      <w:r w:rsidR="00820FFD">
        <w:fldChar w:fldCharType="begin"/>
      </w:r>
      <w:r w:rsidR="00820FFD">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820FFD">
        <w:fldChar w:fldCharType="separate"/>
      </w:r>
      <w:r w:rsidR="00820FFD">
        <w:rPr>
          <w:noProof/>
        </w:rPr>
        <w:t>(</w:t>
      </w:r>
      <w:hyperlink w:anchor="_ENREF_53" w:tooltip="Minckley, 1999 #241" w:history="1">
        <w:r w:rsidR="00172CFB">
          <w:rPr>
            <w:noProof/>
          </w:rPr>
          <w:t>Minckley et al., 1999</w:t>
        </w:r>
      </w:hyperlink>
      <w:r w:rsidR="00820FFD">
        <w:rPr>
          <w:noProof/>
        </w:rPr>
        <w:t>)</w:t>
      </w:r>
      <w:r w:rsidR="00820FFD">
        <w:fldChar w:fldCharType="end"/>
      </w:r>
      <w:r>
        <w:t xml:space="preserve">. The associated pollinator guilds are highly variable over space and most shrubs </w:t>
      </w:r>
      <w:r w:rsidR="000B7824">
        <w:t xml:space="preserve">will </w:t>
      </w:r>
      <w:r>
        <w:t xml:space="preserve">only interact with 20% of </w:t>
      </w:r>
      <w:r w:rsidR="000B7824">
        <w:t>their full</w:t>
      </w:r>
      <w:r>
        <w:t xml:space="preserve"> guild, but there is a stable</w:t>
      </w:r>
      <w:r w:rsidR="00010ACB">
        <w:t xml:space="preserve"> core guild</w:t>
      </w:r>
      <w:r w:rsidR="00820FFD">
        <w:t xml:space="preserve"> </w:t>
      </w:r>
      <w:r w:rsidR="00820FFD">
        <w:fldChar w:fldCharType="begin"/>
      </w:r>
      <w:r w:rsidR="00820FFD">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820FFD">
        <w:fldChar w:fldCharType="separate"/>
      </w:r>
      <w:r w:rsidR="00820FFD">
        <w:rPr>
          <w:noProof/>
        </w:rPr>
        <w:t>(</w:t>
      </w:r>
      <w:hyperlink w:anchor="_ENREF_15" w:tooltip="Cane, 2005 #243" w:history="1">
        <w:r w:rsidR="00172CFB">
          <w:rPr>
            <w:noProof/>
          </w:rPr>
          <w:t>Cane et al., 2005</w:t>
        </w:r>
      </w:hyperlink>
      <w:r w:rsidR="00820FFD">
        <w:rPr>
          <w:noProof/>
        </w:rPr>
        <w:t>)</w:t>
      </w:r>
      <w:r w:rsidR="00820FFD">
        <w:fldChar w:fldCharType="end"/>
      </w:r>
      <w:r w:rsidR="00010ACB">
        <w:t xml:space="preserve">. </w:t>
      </w:r>
      <w:r w:rsidR="00010ACB" w:rsidRPr="00AA3928">
        <w:rPr>
          <w:i/>
        </w:rPr>
        <w:t>L. tridentata</w:t>
      </w:r>
      <w:r w:rsidR="00010ACB">
        <w:t xml:space="preserve"> is one of the most reliable flowerer’s in the Mojave</w:t>
      </w:r>
      <w:r w:rsidR="00A602F9">
        <w:t xml:space="preserve"> as it has one of t</w:t>
      </w:r>
      <w:r w:rsidR="00926CA1">
        <w:t>he lowest rainfall thresholds</w:t>
      </w:r>
      <w:r w:rsidR="00AA3928">
        <w:t xml:space="preserve"> </w:t>
      </w:r>
      <w:r w:rsidR="008171DA">
        <w:t xml:space="preserve">(12 mm) </w:t>
      </w:r>
      <w:r w:rsidR="00AA3928">
        <w:t>to blooming</w:t>
      </w:r>
      <w:r w:rsidR="00926CA1">
        <w:t xml:space="preserve"> </w:t>
      </w:r>
      <w:r w:rsidR="00820FFD">
        <w:fldChar w:fldCharType="begin"/>
      </w:r>
      <w:r w:rsidR="00820FFD">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820FFD">
        <w:fldChar w:fldCharType="separate"/>
      </w:r>
      <w:r w:rsidR="00820FFD">
        <w:rPr>
          <w:noProof/>
        </w:rPr>
        <w:t>(</w:t>
      </w:r>
      <w:hyperlink w:anchor="_ENREF_8" w:tooltip="Bowers, 1994 #41" w:history="1">
        <w:r w:rsidR="00172CFB">
          <w:rPr>
            <w:noProof/>
          </w:rPr>
          <w:t>Bowers and Dimmitt, 1994</w:t>
        </w:r>
      </w:hyperlink>
      <w:r w:rsidR="00820FFD">
        <w:rPr>
          <w:noProof/>
        </w:rPr>
        <w:t>)</w:t>
      </w:r>
      <w:r w:rsidR="00820FFD">
        <w:fldChar w:fldCharType="end"/>
      </w:r>
      <w:r w:rsidR="008171DA">
        <w:t xml:space="preserve"> I</w:t>
      </w:r>
      <w:r w:rsidR="00AA3928">
        <w:t xml:space="preserve">t produces copious nectar and pollen rich flowers </w:t>
      </w:r>
      <w:r w:rsidR="00AA3928">
        <w:fldChar w:fldCharType="begin"/>
      </w:r>
      <w:r w:rsidR="00AA3928">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AA3928">
        <w:fldChar w:fldCharType="separate"/>
      </w:r>
      <w:r w:rsidR="00AA3928">
        <w:rPr>
          <w:noProof/>
        </w:rPr>
        <w:t>(</w:t>
      </w:r>
      <w:hyperlink w:anchor="_ENREF_77" w:tooltip="Simpson, 1977 #245" w:history="1">
        <w:r w:rsidR="00172CFB">
          <w:rPr>
            <w:noProof/>
          </w:rPr>
          <w:t>Simpson et al., 1977</w:t>
        </w:r>
      </w:hyperlink>
      <w:r w:rsidR="00AA3928">
        <w:rPr>
          <w:noProof/>
        </w:rPr>
        <w:t>)</w:t>
      </w:r>
      <w:r w:rsidR="00AA3928">
        <w:fldChar w:fldCharType="end"/>
      </w:r>
      <w:r w:rsidR="008171DA">
        <w:t xml:space="preserve"> and</w:t>
      </w:r>
      <w:r w:rsidR="00AA3928">
        <w:t xml:space="preserve"> t</w:t>
      </w:r>
      <w:r w:rsidR="00010ACB">
        <w:t xml:space="preserve">herefore </w:t>
      </w:r>
      <w:r w:rsidR="00AA3928">
        <w:t>pr</w:t>
      </w:r>
      <w:r w:rsidR="008171DA">
        <w:t>ovi</w:t>
      </w:r>
      <w:r w:rsidR="00AA3928">
        <w:t>des</w:t>
      </w:r>
      <w:r w:rsidR="00010ACB">
        <w:t xml:space="preserve"> critical resources to pollinators in drought years.</w:t>
      </w:r>
      <w:r w:rsidR="00615593">
        <w:t xml:space="preserve"> </w:t>
      </w:r>
      <w:r w:rsidRPr="00AA3928">
        <w:rPr>
          <w:i/>
        </w:rPr>
        <w:t>L. tridentata</w:t>
      </w:r>
      <w:r>
        <w:t xml:space="preserve"> acts as a nurse shr</w:t>
      </w:r>
      <w:r w:rsidR="00F73E0E">
        <w:t xml:space="preserve">ub for other desert perennials such as </w:t>
      </w:r>
      <w:r w:rsidR="00F73E0E" w:rsidRPr="00AA3928">
        <w:rPr>
          <w:i/>
        </w:rPr>
        <w:t>Opuntia leptocaulis</w:t>
      </w:r>
      <w:r w:rsidR="00F73E0E">
        <w:t xml:space="preserve">, </w:t>
      </w:r>
      <w:r w:rsidR="00820FFD">
        <w:fldChar w:fldCharType="begin"/>
      </w:r>
      <w:r w:rsidR="00820FFD">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820FFD">
        <w:fldChar w:fldCharType="separate"/>
      </w:r>
      <w:r w:rsidR="00820FFD">
        <w:rPr>
          <w:noProof/>
        </w:rPr>
        <w:t>(</w:t>
      </w:r>
      <w:hyperlink w:anchor="_ENREF_93" w:tooltip="Yeaton, 1978 #15" w:history="1">
        <w:r w:rsidR="00172CFB">
          <w:rPr>
            <w:noProof/>
          </w:rPr>
          <w:t>Yeaton, 1978</w:t>
        </w:r>
      </w:hyperlink>
      <w:r w:rsidR="00820FFD">
        <w:rPr>
          <w:noProof/>
        </w:rPr>
        <w:t>)</w:t>
      </w:r>
      <w:r w:rsidR="00820FFD">
        <w:fldChar w:fldCharType="end"/>
      </w:r>
      <w:r w:rsidR="00820FFD">
        <w:t xml:space="preserve">, </w:t>
      </w:r>
      <w:r w:rsidR="00F73E0E" w:rsidRPr="00AA3928">
        <w:rPr>
          <w:i/>
        </w:rPr>
        <w:t>Peniocereus striatus</w:t>
      </w:r>
      <w:r w:rsidR="00F73E0E">
        <w:t xml:space="preserve"> </w:t>
      </w:r>
      <w:r w:rsidR="00820FFD">
        <w:fldChar w:fldCharType="begin"/>
      </w:r>
      <w:r w:rsidR="00820FFD">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820FFD">
        <w:fldChar w:fldCharType="separate"/>
      </w:r>
      <w:r w:rsidR="00820FFD">
        <w:rPr>
          <w:noProof/>
        </w:rPr>
        <w:t>(</w:t>
      </w:r>
      <w:hyperlink w:anchor="_ENREF_79" w:tooltip="Suzán, 1994 #16" w:history="1">
        <w:r w:rsidR="00172CFB">
          <w:rPr>
            <w:noProof/>
          </w:rPr>
          <w:t>Suzán et al., 1994</w:t>
        </w:r>
      </w:hyperlink>
      <w:r w:rsidR="00820FFD">
        <w:rPr>
          <w:noProof/>
        </w:rPr>
        <w:t>)</w:t>
      </w:r>
      <w:r w:rsidR="00820FFD">
        <w:fldChar w:fldCharType="end"/>
      </w:r>
      <w:r w:rsidR="00820FFD">
        <w:t xml:space="preserve">, </w:t>
      </w:r>
      <w:r w:rsidR="00615593">
        <w:t xml:space="preserve">as well as facilitating </w:t>
      </w:r>
      <w:r w:rsidR="00AA3928">
        <w:t xml:space="preserve">native </w:t>
      </w:r>
      <w:r w:rsidR="00615593">
        <w:t xml:space="preserve">annuals </w:t>
      </w:r>
      <w:r w:rsidR="00820FFD">
        <w:fldChar w:fldCharType="begin"/>
      </w:r>
      <w:r w:rsidR="00820FFD">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820FFD">
        <w:fldChar w:fldCharType="separate"/>
      </w:r>
      <w:r w:rsidR="00820FFD">
        <w:rPr>
          <w:noProof/>
        </w:rPr>
        <w:t>(</w:t>
      </w:r>
      <w:hyperlink w:anchor="_ENREF_74" w:tooltip="Schafer, 2012 #2" w:history="1">
        <w:r w:rsidR="00172CFB">
          <w:rPr>
            <w:noProof/>
          </w:rPr>
          <w:t>Schafer et al., 2012</w:t>
        </w:r>
      </w:hyperlink>
      <w:r w:rsidR="00820FFD">
        <w:rPr>
          <w:noProof/>
        </w:rPr>
        <w:t>)</w:t>
      </w:r>
      <w:r w:rsidR="00820FFD">
        <w:fldChar w:fldCharType="end"/>
      </w:r>
      <w:r w:rsidR="008171DA">
        <w:t xml:space="preserve">, but </w:t>
      </w:r>
      <w:r>
        <w:t xml:space="preserve">competes with some species through allelopathy </w:t>
      </w:r>
      <w:r w:rsidR="00820FFD">
        <w:fldChar w:fldCharType="begin"/>
      </w:r>
      <w:r w:rsidR="00820FFD">
        <w:instrText xml:space="preserve"> ADDIN EN.CITE &lt;EndNote&gt;&lt;Cite&gt;&lt;Author&gt;Mahall&lt;/Author&gt;&lt;Year&gt;1992&lt;/Year&gt;&lt;RecNum&gt;1&lt;/RecNum&gt;&lt;DisplayText&gt;(Mahall and Callaway, 1991, 1992)&lt;/DisplayText&gt;&lt;record&gt;&lt;rec-number&gt;1&lt;/rec-number&gt;&lt;foreign-keys&gt;&lt;key app="EN" db-id="efxxxd2elfvxfde05eev9swq9zv0dswrxzp2"&gt;1&lt;/key&gt;&lt;/foreign-keys&gt;&lt;ref-type name="Journal Article"&gt;17&lt;/ref-type&gt;&lt;contributors&gt;&lt;authors&gt;&lt;author&gt;Mahall, Bruce E&lt;/author&gt;&lt;author&gt;Callaway, Ragan M&lt;/author&gt;&lt;/authors&gt;&lt;/contributors&gt;&lt;titles&gt;&lt;title&gt;Root communication mechanisms and intracommunity distributions of two Mojave Desert shrubs&lt;/title&gt;&lt;secondary-title&gt;Ecology&lt;/secondary-title&gt;&lt;/titles&gt;&lt;periodical&gt;&lt;full-title&gt;Ecology&lt;/full-title&gt;&lt;/periodical&gt;&lt;pages&gt;2145-2151&lt;/pages&gt;&lt;volume&gt;73&lt;/volume&gt;&lt;number&gt;6&lt;/number&gt;&lt;dates&gt;&lt;year&gt;1992&lt;/year&gt;&lt;/dates&gt;&lt;isbn&gt;1939-9170&lt;/isbn&gt;&lt;urls&gt;&lt;/urls&gt;&lt;/record&gt;&lt;/Cite&gt;&lt;Cite&gt;&lt;Author&gt;Mahall&lt;/Author&gt;&lt;Year&gt;1991&lt;/Year&gt;&lt;RecNum&gt;244&lt;/RecNum&gt;&lt;record&gt;&lt;rec-number&gt;244&lt;/rec-number&gt;&lt;foreign-keys&gt;&lt;key app="EN" db-id="efxxxd2elfvxfde05eev9swq9zv0dswrxzp2"&gt;244&lt;/key&gt;&lt;/foreign-keys&gt;&lt;ref-type name="Journal Article"&gt;17&lt;/ref-type&gt;&lt;contributors&gt;&lt;authors&gt;&lt;author&gt;Mahall, Bruce E&lt;/author&gt;&lt;author&gt;Callaway, Ragan M&lt;/author&gt;&lt;/authors&gt;&lt;/contributors&gt;&lt;titles&gt;&lt;title&gt;Root communication among desert shrubs&lt;/title&gt;&lt;secondary-title&gt;Proceedings of the National Academy of Sciences&lt;/secondary-title&gt;&lt;/titles&gt;&lt;periodical&gt;&lt;full-title&gt;Proceedings of the National Academy of Sciences&lt;/full-title&gt;&lt;/periodical&gt;&lt;pages&gt;874-876&lt;/pages&gt;&lt;volume&gt;88&lt;/volume&gt;&lt;number&gt;3&lt;/number&gt;&lt;dates&gt;&lt;year&gt;1991&lt;/year&gt;&lt;/dates&gt;&lt;isbn&gt;0027-8424&lt;/isbn&gt;&lt;urls&gt;&lt;/urls&gt;&lt;/record&gt;&lt;/Cite&gt;&lt;/EndNote&gt;</w:instrText>
      </w:r>
      <w:r w:rsidR="00820FFD">
        <w:fldChar w:fldCharType="separate"/>
      </w:r>
      <w:r w:rsidR="00820FFD">
        <w:rPr>
          <w:noProof/>
        </w:rPr>
        <w:t>(</w:t>
      </w:r>
      <w:hyperlink w:anchor="_ENREF_45" w:tooltip="Mahall, 1991 #244" w:history="1">
        <w:r w:rsidR="00172CFB">
          <w:rPr>
            <w:noProof/>
          </w:rPr>
          <w:t>Mahall and Callaway, 1991</w:t>
        </w:r>
      </w:hyperlink>
      <w:r w:rsidR="00820FFD">
        <w:rPr>
          <w:noProof/>
        </w:rPr>
        <w:t xml:space="preserve">, </w:t>
      </w:r>
      <w:hyperlink w:anchor="_ENREF_46" w:tooltip="Mahall, 1992 #1" w:history="1">
        <w:r w:rsidR="00172CFB">
          <w:rPr>
            <w:noProof/>
          </w:rPr>
          <w:t>1992</w:t>
        </w:r>
      </w:hyperlink>
      <w:r w:rsidR="00820FFD">
        <w:rPr>
          <w:noProof/>
        </w:rPr>
        <w:t>)</w:t>
      </w:r>
      <w:r w:rsidR="00820FFD">
        <w:fldChar w:fldCharType="end"/>
      </w:r>
      <w:r w:rsidR="00820FFD">
        <w:t xml:space="preserve">. </w:t>
      </w:r>
    </w:p>
    <w:p w:rsidR="000C57C4" w:rsidRDefault="007F64F6" w:rsidP="001D4163">
      <w:r>
        <w:t xml:space="preserve">A plant’s life stage can alter the balance of facilitative and competitive interactions </w: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 </w:instrTex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DATA </w:instrText>
      </w:r>
      <w:r w:rsidR="003A3F0D">
        <w:fldChar w:fldCharType="end"/>
      </w:r>
      <w:r w:rsidR="003A3F0D">
        <w:fldChar w:fldCharType="separate"/>
      </w:r>
      <w:r w:rsidR="003A3F0D">
        <w:rPr>
          <w:noProof/>
        </w:rPr>
        <w:t>(</w:t>
      </w:r>
      <w:hyperlink w:anchor="_ENREF_10" w:tooltip="Bruno, 2003 #25" w:history="1">
        <w:r w:rsidR="00172CFB">
          <w:rPr>
            <w:noProof/>
          </w:rPr>
          <w:t>Bruno et al., 2003</w:t>
        </w:r>
      </w:hyperlink>
      <w:r w:rsidR="003A3F0D">
        <w:rPr>
          <w:noProof/>
        </w:rPr>
        <w:t xml:space="preserve">; </w:t>
      </w:r>
      <w:hyperlink w:anchor="_ENREF_12" w:tooltip="Callaway, 1997 #132" w:history="1">
        <w:r w:rsidR="00172CFB">
          <w:rPr>
            <w:noProof/>
          </w:rPr>
          <w:t>Callaway and Walker, 1997a</w:t>
        </w:r>
      </w:hyperlink>
      <w:r w:rsidR="003A3F0D">
        <w:rPr>
          <w:noProof/>
        </w:rPr>
        <w:t xml:space="preserve">; </w:t>
      </w:r>
      <w:hyperlink w:anchor="_ENREF_63" w:tooltip="Pugnaire, 1996 #19" w:history="1">
        <w:r w:rsidR="00172CFB">
          <w:rPr>
            <w:noProof/>
          </w:rPr>
          <w:t>Pugnaire et al., 1996</w:t>
        </w:r>
      </w:hyperlink>
      <w:r w:rsidR="003A3F0D">
        <w:rPr>
          <w:noProof/>
        </w:rPr>
        <w:t xml:space="preserve">; </w:t>
      </w:r>
      <w:hyperlink w:anchor="_ENREF_69" w:tooltip="Rousset, 2000 #246" w:history="1">
        <w:r w:rsidR="00172CFB">
          <w:rPr>
            <w:noProof/>
          </w:rPr>
          <w:t>Rousset and Lepart, 2000</w:t>
        </w:r>
      </w:hyperlink>
      <w:r w:rsidR="003A3F0D">
        <w:rPr>
          <w:noProof/>
        </w:rPr>
        <w:t xml:space="preserve">; </w:t>
      </w:r>
      <w:hyperlink w:anchor="_ENREF_85" w:tooltip="Valiente-Banuet, 1991 #143" w:history="1">
        <w:r w:rsidR="00172CFB">
          <w:rPr>
            <w:noProof/>
          </w:rPr>
          <w:t>Valiente-Banuet et al., 1991</w:t>
        </w:r>
      </w:hyperlink>
      <w:r w:rsidR="003A3F0D">
        <w:rPr>
          <w:noProof/>
        </w:rPr>
        <w:t>)</w:t>
      </w:r>
      <w:r w:rsidR="003A3F0D">
        <w:fldChar w:fldCharType="end"/>
      </w:r>
      <w:r w:rsidR="00B73292">
        <w:t xml:space="preserve">. </w:t>
      </w:r>
      <w:r>
        <w:t xml:space="preserve">The majority of research on plant-plant interactions focusses at one life stage </w:t>
      </w:r>
      <w:r w:rsidR="00B73292">
        <w:fldChar w:fldCharType="begin"/>
      </w:r>
      <w:r w:rsidR="00B73292">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B73292">
        <w:fldChar w:fldCharType="separate"/>
      </w:r>
      <w:r w:rsidR="00B73292">
        <w:rPr>
          <w:noProof/>
        </w:rPr>
        <w:t>(</w:t>
      </w:r>
      <w:hyperlink w:anchor="_ENREF_32" w:tooltip="Goldberg, 2001 #247" w:history="1">
        <w:r w:rsidR="00172CFB">
          <w:rPr>
            <w:noProof/>
          </w:rPr>
          <w:t>Goldberg et al., 2001</w:t>
        </w:r>
      </w:hyperlink>
      <w:r w:rsidR="00B73292">
        <w:rPr>
          <w:noProof/>
        </w:rPr>
        <w:t xml:space="preserve">; </w:t>
      </w:r>
      <w:hyperlink w:anchor="_ENREF_83" w:tooltip="Tielbörger, 2000 #20" w:history="1">
        <w:r w:rsidR="00172CFB">
          <w:rPr>
            <w:noProof/>
          </w:rPr>
          <w:t>Tielbörger and Kadmon, 2000</w:t>
        </w:r>
      </w:hyperlink>
      <w:r w:rsidR="00B73292">
        <w:rPr>
          <w:noProof/>
        </w:rPr>
        <w:t>)</w:t>
      </w:r>
      <w:r w:rsidR="00B73292">
        <w:fldChar w:fldCharType="end"/>
      </w:r>
      <w:r w:rsidR="00B73292">
        <w:t xml:space="preserve"> </w:t>
      </w:r>
      <w:r>
        <w:t xml:space="preserve">which is inadequate for making conclusions about fitness levels within populations </w:t>
      </w:r>
      <w:r w:rsidR="00B73292">
        <w:fldChar w:fldCharType="begin"/>
      </w:r>
      <w:r w:rsidR="00B73292">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B73292">
        <w:fldChar w:fldCharType="separate"/>
      </w:r>
      <w:r w:rsidR="00B73292">
        <w:rPr>
          <w:noProof/>
        </w:rPr>
        <w:t>(</w:t>
      </w:r>
      <w:hyperlink w:anchor="_ENREF_50" w:tooltip="McPeek, 1998 #248" w:history="1">
        <w:r w:rsidR="00172CFB">
          <w:rPr>
            <w:noProof/>
          </w:rPr>
          <w:t>McPeek and Peckarsky, 1998</w:t>
        </w:r>
      </w:hyperlink>
      <w:r w:rsidR="00B73292">
        <w:rPr>
          <w:noProof/>
        </w:rPr>
        <w:t>)</w:t>
      </w:r>
      <w:r w:rsidR="00B73292">
        <w:fldChar w:fldCharType="end"/>
      </w:r>
      <w:r w:rsidR="00B73292">
        <w:t xml:space="preserve">. </w:t>
      </w:r>
      <w:r>
        <w:t>For example, within some nurse plant systems young plants are facilitated during establishment</w:t>
      </w:r>
      <w:r w:rsidR="00C43D3C">
        <w:t>, but later compete with their nurses</w:t>
      </w:r>
      <w:r>
        <w:t xml:space="preserve"> for re</w:t>
      </w:r>
      <w:r w:rsidR="00B73292">
        <w:t xml:space="preserve">sources </w:t>
      </w:r>
      <w:r w:rsidR="00B73292">
        <w:fldChar w:fldCharType="begin"/>
      </w:r>
      <w:r w:rsidR="00B73292">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B73292">
        <w:fldChar w:fldCharType="separate"/>
      </w:r>
      <w:r w:rsidR="00B73292">
        <w:rPr>
          <w:noProof/>
        </w:rPr>
        <w:t>(</w:t>
      </w:r>
      <w:hyperlink w:anchor="_ENREF_93" w:tooltip="Yeaton, 1978 #15" w:history="1">
        <w:r w:rsidR="00172CFB">
          <w:rPr>
            <w:noProof/>
          </w:rPr>
          <w:t>Yeaton, 1978</w:t>
        </w:r>
      </w:hyperlink>
      <w:r w:rsidR="00B73292">
        <w:rPr>
          <w:noProof/>
        </w:rPr>
        <w:t>)</w:t>
      </w:r>
      <w:r w:rsidR="00B73292">
        <w:fldChar w:fldCharType="end"/>
      </w:r>
      <w:r>
        <w:t>.</w:t>
      </w:r>
      <w:r w:rsidR="008171DA">
        <w:t xml:space="preserve"> For plants, the shift from vegetative growth to reproductive growth is a major event.</w:t>
      </w:r>
      <w:r>
        <w:t xml:space="preserve"> Foundation plants have benefits that can scale to trophic levels beyond the</w:t>
      </w:r>
      <w:r w:rsidR="009C654E">
        <w:t xml:space="preserve">ir surrounding plant community </w:t>
      </w:r>
      <w:r w:rsidR="009C654E">
        <w:fldChar w:fldCharType="begin"/>
      </w:r>
      <w:r w:rsidR="009C654E">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9C654E">
        <w:fldChar w:fldCharType="separate"/>
      </w:r>
      <w:r w:rsidR="009C654E">
        <w:rPr>
          <w:noProof/>
        </w:rPr>
        <w:t>(</w:t>
      </w:r>
      <w:hyperlink w:anchor="_ENREF_66" w:tooltip="Reid, 2012 #58" w:history="1">
        <w:r w:rsidR="00172CFB">
          <w:rPr>
            <w:noProof/>
          </w:rPr>
          <w:t>Reid and Lortie, 2012</w:t>
        </w:r>
      </w:hyperlink>
      <w:r w:rsidR="009C654E">
        <w:rPr>
          <w:noProof/>
        </w:rPr>
        <w:t xml:space="preserve">; </w:t>
      </w:r>
      <w:hyperlink w:anchor="_ENREF_72" w:tooltip="Ruttan, 2016 #249" w:history="1">
        <w:r w:rsidR="00172CFB">
          <w:rPr>
            <w:noProof/>
          </w:rPr>
          <w:t>Ruttan et al., 2016</w:t>
        </w:r>
      </w:hyperlink>
      <w:r w:rsidR="009C654E">
        <w:rPr>
          <w:noProof/>
        </w:rPr>
        <w:t>)</w:t>
      </w:r>
      <w:r w:rsidR="009C654E">
        <w:fldChar w:fldCharType="end"/>
      </w:r>
      <w:r>
        <w:t xml:space="preserve">, however if these benefits change with reproductive shifts is not known. </w:t>
      </w:r>
    </w:p>
    <w:p w:rsidR="000C57C4" w:rsidRPr="00DD7896" w:rsidRDefault="00EB0988" w:rsidP="007862B9">
      <w:r>
        <w:t>The aim of this study was to</w:t>
      </w:r>
      <w:r w:rsidR="00510EFE">
        <w:t xml:space="preserve"> test for the influence</w:t>
      </w:r>
      <w:r w:rsidR="00643D97">
        <w:t xml:space="preserve"> of </w:t>
      </w:r>
      <w:r w:rsidR="00643D97" w:rsidRPr="0034237C">
        <w:rPr>
          <w:i/>
        </w:rPr>
        <w:t>Larrea tridentata</w:t>
      </w:r>
      <w:r w:rsidR="00643D97">
        <w:t xml:space="preserve"> on the pollination of the</w:t>
      </w:r>
      <w:r w:rsidR="00510EFE">
        <w:t xml:space="preserve"> commonly co-occurring annual </w:t>
      </w:r>
      <w:r w:rsidR="00510EFE" w:rsidRPr="0034237C">
        <w:rPr>
          <w:i/>
        </w:rPr>
        <w:t>Malacothrix glabrata</w:t>
      </w:r>
      <w:r w:rsidR="00B55CE3">
        <w:t xml:space="preserve">. </w:t>
      </w:r>
      <w:r w:rsidR="0056306C" w:rsidRPr="004B603E">
        <w:rPr>
          <w:i/>
        </w:rPr>
        <w:t>L</w:t>
      </w:r>
      <w:r w:rsidR="004B603E" w:rsidRPr="004B603E">
        <w:rPr>
          <w:i/>
        </w:rPr>
        <w:t>. tridentata</w:t>
      </w:r>
      <w:r w:rsidR="004B603E">
        <w:t xml:space="preserve"> </w:t>
      </w:r>
      <w:r w:rsidR="0056306C">
        <w:t xml:space="preserve">and </w:t>
      </w:r>
      <w:r w:rsidR="0056306C" w:rsidRPr="004B603E">
        <w:rPr>
          <w:i/>
        </w:rPr>
        <w:t>M</w:t>
      </w:r>
      <w:r w:rsidR="004B603E" w:rsidRPr="004B603E">
        <w:rPr>
          <w:i/>
        </w:rPr>
        <w:t>. glabrata</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0" w:tooltip="Jennings, 2001 #5" w:history="1">
        <w:r w:rsidR="00172CFB">
          <w:rPr>
            <w:noProof/>
          </w:rPr>
          <w:t>Jennings, 2001</w:t>
        </w:r>
      </w:hyperlink>
      <w:r w:rsidR="00F841E6">
        <w:rPr>
          <w:noProof/>
        </w:rPr>
        <w:t>)</w:t>
      </w:r>
      <w:r w:rsidR="00F841E6">
        <w:fldChar w:fldCharType="end"/>
      </w:r>
      <w:r w:rsidR="00643D97">
        <w:t>, making</w:t>
      </w:r>
      <w:r w:rsidR="0056306C">
        <w:t xml:space="preserve"> it an interesting</w:t>
      </w:r>
      <w:r w:rsidR="00B55CE3">
        <w:t xml:space="preserve"> and relevant</w:t>
      </w:r>
      <w:r w:rsidR="0056306C">
        <w:t xml:space="preserve"> system </w:t>
      </w:r>
      <w:r w:rsidR="00B55CE3">
        <w:t>to model</w:t>
      </w:r>
      <w:r w:rsidR="0056306C">
        <w:t xml:space="preserve"> changes in interactions </w:t>
      </w:r>
      <w:r w:rsidR="004B603E">
        <w:t>over a season</w:t>
      </w:r>
      <w:r w:rsidR="0056306C">
        <w:t xml:space="preserve">. </w:t>
      </w:r>
      <w:r w:rsidR="00B55CE3">
        <w:t>The main hypothesis is</w:t>
      </w:r>
      <w:r w:rsidR="00643D97">
        <w:t xml:space="preserve"> that </w:t>
      </w:r>
      <w:r w:rsidR="00643D97" w:rsidRPr="00DE358C">
        <w:rPr>
          <w:i/>
        </w:rPr>
        <w:t>L. tridentata</w:t>
      </w:r>
      <w:r w:rsidR="00643D97">
        <w:t xml:space="preserve"> interferes with the pollination of </w:t>
      </w:r>
      <w:r w:rsidR="00643D97" w:rsidRPr="004B603E">
        <w:rPr>
          <w:i/>
        </w:rPr>
        <w:t>M. glabrata</w:t>
      </w:r>
      <w:r w:rsidR="004B603E">
        <w:t xml:space="preserve"> </w:t>
      </w:r>
      <w:r w:rsidR="00643D97">
        <w:t xml:space="preserve">it </w:t>
      </w:r>
      <w:r w:rsidR="00B55CE3">
        <w:t xml:space="preserve">large size </w:t>
      </w:r>
      <w:r w:rsidR="00643D97">
        <w:t xml:space="preserve">obscures them from pollinators, but </w:t>
      </w:r>
      <w:r w:rsidR="00B55CE3">
        <w:t>the interaction shifts to facilitation when</w:t>
      </w:r>
      <w:r w:rsidR="00643D97">
        <w:t xml:space="preserve"> </w:t>
      </w:r>
      <w:r w:rsidR="00B55CE3">
        <w:t>co-</w:t>
      </w:r>
      <w:r w:rsidR="00643D97">
        <w:t xml:space="preserve">blooming </w:t>
      </w:r>
      <w:r w:rsidR="00B55CE3">
        <w:t xml:space="preserve">because it </w:t>
      </w:r>
      <w:r w:rsidR="00643D97">
        <w:t xml:space="preserve">acts as a magnet </w:t>
      </w:r>
      <w:r w:rsidR="004B603E">
        <w:t xml:space="preserve">species </w:t>
      </w:r>
      <w:r w:rsidR="00B55CE3">
        <w:t xml:space="preserve">due to its </w:t>
      </w:r>
      <w:r w:rsidR="00B55CE3">
        <w:lastRenderedPageBreak/>
        <w:t>high abundance</w:t>
      </w:r>
      <w:r w:rsidR="00643D97">
        <w:t xml:space="preserve"> of floral resource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may be able to buffer their associates from a pollinator decline. How if they outcompete them, their associates may be particularly vulnerable. Species</w:t>
      </w:r>
      <w:r w:rsidR="000C57C4">
        <w:t xml:space="preserve"> interactions are important for structuring desert communities</w:t>
      </w:r>
      <w:r w:rsidR="00BE3702">
        <w:t xml:space="preserve"> despite intense environmental pressure</w:t>
      </w:r>
      <w:r w:rsidR="000C57C4">
        <w:t xml:space="preserve"> </w:t>
      </w:r>
      <w:r w:rsidR="000C57C4">
        <w:fldChar w:fldCharType="begin"/>
      </w:r>
      <w:r w:rsidR="000C57C4">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0C57C4">
        <w:fldChar w:fldCharType="separate"/>
      </w:r>
      <w:r w:rsidR="000C57C4">
        <w:rPr>
          <w:noProof/>
        </w:rPr>
        <w:t>(</w:t>
      </w:r>
      <w:hyperlink w:anchor="_ENREF_18" w:tooltip="Chesson, 2004 #34" w:history="1">
        <w:r w:rsidR="00172CFB">
          <w:rPr>
            <w:noProof/>
          </w:rPr>
          <w:t>Chesson et al., 2004</w:t>
        </w:r>
      </w:hyperlink>
      <w:r w:rsidR="000C57C4">
        <w:rPr>
          <w:noProof/>
        </w:rPr>
        <w:t>)</w:t>
      </w:r>
      <w:r w:rsidR="000C57C4">
        <w:fldChar w:fldCharType="end"/>
      </w:r>
      <w:r w:rsidR="000C57C4">
        <w:t xml:space="preserve">. </w:t>
      </w:r>
      <w:r w:rsidR="00BE3702">
        <w:t xml:space="preserve">By separating mechanistic interaction pathways (i.e. co-blooming, not co-blooming), we may gain insight </w:t>
      </w:r>
      <w:r w:rsidR="000C57C4">
        <w:t xml:space="preserve">into adaptations to </w:t>
      </w:r>
      <w:r w:rsidR="00BE3702">
        <w:t xml:space="preserve">both </w:t>
      </w:r>
      <w:r w:rsidR="000C57C4">
        <w:t>environment</w:t>
      </w:r>
      <w:r w:rsidR="00BE3702">
        <w:t>al</w:t>
      </w:r>
      <w:r w:rsidR="000C57C4">
        <w:t xml:space="preserve"> and </w:t>
      </w:r>
      <w:r w:rsidR="00BE3702">
        <w:t xml:space="preserve">species interactions. </w:t>
      </w:r>
    </w:p>
    <w:p w:rsidR="002F7980" w:rsidRDefault="00CE2719">
      <w:pPr>
        <w:rPr>
          <w:b/>
        </w:rPr>
      </w:pPr>
      <w:r w:rsidRPr="0007112A">
        <w:rPr>
          <w:b/>
        </w:rPr>
        <w:t>Methods</w:t>
      </w:r>
    </w:p>
    <w:p w:rsidR="00CE0A81" w:rsidRPr="00CE0A81" w:rsidRDefault="00CE0A81" w:rsidP="00CE0A81">
      <w:pPr>
        <w:rPr>
          <w:u w:val="single"/>
        </w:rPr>
      </w:pPr>
      <w:r w:rsidRPr="00CE0A81">
        <w:rPr>
          <w:u w:val="single"/>
        </w:rPr>
        <w:t>Study site</w:t>
      </w:r>
    </w:p>
    <w:p w:rsidR="00CE0A81" w:rsidRDefault="00CE0A81" w:rsidP="00CE0A81">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t>Granites Mountains Desert Research Station</w:t>
      </w:r>
      <w:r w:rsidR="007C2AA1">
        <w:t>,</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rsidR="00CE0A81" w:rsidRDefault="00427CBB">
      <w:r>
        <w:rPr>
          <w:u w:val="single"/>
        </w:rPr>
        <w:t>Phytometer species</w:t>
      </w:r>
    </w:p>
    <w:p w:rsidR="00357E6C" w:rsidRPr="00427CBB" w:rsidRDefault="00E70869" w:rsidP="009044AD">
      <w:r>
        <w:t xml:space="preserve">Phytometers are individual plants used in </w:t>
      </w:r>
      <w:r w:rsidR="008E4AF0">
        <w:t xml:space="preserve">a </w:t>
      </w:r>
      <w:r w:rsidR="00A037F9">
        <w:t>controlled way as</w:t>
      </w:r>
      <w:r>
        <w:t xml:space="preserve"> environmental indicator</w:t>
      </w:r>
      <w:r w:rsidR="00A037F9">
        <w:t>s</w:t>
      </w:r>
      <w:r w:rsidR="000B6B96">
        <w:t xml:space="preserve"> </w:t>
      </w:r>
      <w:r w:rsidR="006E41A1">
        <w:fldChar w:fldCharType="begin"/>
      </w:r>
      <w:r w:rsidR="006E41A1">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6E41A1">
        <w:fldChar w:fldCharType="separate"/>
      </w:r>
      <w:r w:rsidR="006E41A1">
        <w:rPr>
          <w:noProof/>
        </w:rPr>
        <w:t>(</w:t>
      </w:r>
      <w:hyperlink w:anchor="_ENREF_19" w:tooltip="Clements, 1924 #4" w:history="1">
        <w:r w:rsidR="00172CFB">
          <w:rPr>
            <w:noProof/>
          </w:rPr>
          <w:t>Clements and Goldsmith, 1924</w:t>
        </w:r>
      </w:hyperlink>
      <w:r w:rsidR="006E41A1">
        <w:rPr>
          <w:noProof/>
        </w:rPr>
        <w:t>)</w:t>
      </w:r>
      <w:r w:rsidR="006E41A1">
        <w:fldChar w:fldCharType="end"/>
      </w:r>
      <w:r w:rsidR="00120D56">
        <w:t xml:space="preserve">. </w:t>
      </w:r>
      <w:r w:rsidR="008E4AF0">
        <w:t>W</w:t>
      </w:r>
      <w:r w:rsidR="006E41A1">
        <w:t>e used</w:t>
      </w:r>
      <w:r w:rsidR="00A037F9">
        <w:t xml:space="preserve"> the desert dandelion</w:t>
      </w:r>
      <w:r>
        <w:t xml:space="preserve"> </w:t>
      </w:r>
      <w:r w:rsidR="008E4AF0" w:rsidRPr="00F3485C">
        <w:rPr>
          <w:i/>
        </w:rPr>
        <w:t>Malacothrix glabrata</w:t>
      </w:r>
      <w:r w:rsidR="008E4AF0">
        <w:rPr>
          <w:i/>
        </w:rPr>
        <w:t xml:space="preserve"> </w:t>
      </w:r>
      <w:r w:rsidR="00A037F9">
        <w:t xml:space="preserve">(Asteracae) </w:t>
      </w:r>
      <w:r w:rsidR="008E4AF0">
        <w:t>a</w:t>
      </w:r>
      <w:r w:rsidR="006E41A1">
        <w:t>s a</w:t>
      </w:r>
      <w:r w:rsidR="008E4AF0">
        <w:t xml:space="preserve"> phytometer </w:t>
      </w:r>
      <w:r>
        <w:t>to measure pollination services</w:t>
      </w:r>
      <w:r w:rsidR="008E4AF0">
        <w:t>.</w:t>
      </w:r>
      <w:r w:rsidR="00A73C1F">
        <w:t xml:space="preserve"> </w:t>
      </w:r>
      <w:r w:rsidR="008E4AF0" w:rsidRPr="00A1048B">
        <w:rPr>
          <w:i/>
        </w:rPr>
        <w:t>M. glabrata</w:t>
      </w:r>
      <w:r w:rsidR="00A73C1F">
        <w:t xml:space="preserve"> is a</w:t>
      </w:r>
      <w:r w:rsidR="008E4AF0">
        <w:t>n abundant,</w:t>
      </w:r>
      <w:r w:rsidR="00A73C1F">
        <w:t xml:space="preserve"> native annual wildflower</w:t>
      </w:r>
      <w:r w:rsidR="008E4AF0">
        <w:t xml:space="preserve"> that commonly co-occurs with </w:t>
      </w:r>
      <w:r w:rsidR="008E4AF0" w:rsidRPr="006E41A1">
        <w:rPr>
          <w:i/>
        </w:rPr>
        <w:t>L. tridentata</w:t>
      </w:r>
      <w:r w:rsidR="008E4AF0">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6" w:tooltip="Morhardt, 2004 #255" w:history="1">
        <w:r w:rsidR="00172CF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1" w:tooltip="Rutowski, 1980 #6" w:history="1">
        <w:r w:rsidR="00172CF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9" w:tooltip="Wainwright, 1978 #9" w:history="1">
        <w:r w:rsidR="00172CF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172CF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172CF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rsidR="00356BDB" w:rsidRPr="00945494" w:rsidRDefault="00727557" w:rsidP="00AE2B73">
      <w:pPr>
        <w:rPr>
          <w:u w:val="single"/>
        </w:rPr>
      </w:pPr>
      <w:r>
        <w:rPr>
          <w:u w:val="single"/>
        </w:rPr>
        <w:t>Study design</w:t>
      </w:r>
    </w:p>
    <w:p w:rsidR="004F1A07" w:rsidRDefault="00E51A53" w:rsidP="00AE2B73">
      <w:r w:rsidRPr="00E51A53">
        <w:t xml:space="preserve">60 medium-sized (mean width: 336 cm, mean height: 209 cm) </w:t>
      </w:r>
      <w:r w:rsidRPr="00E51A53">
        <w:rPr>
          <w:i/>
        </w:rPr>
        <w:t>L. tridentata</w:t>
      </w:r>
      <w:r w:rsidRPr="00E51A53">
        <w:t xml:space="preserve"> shrubs possessing developed floral buds and minimal perennial understory were chosen across the study site. </w:t>
      </w:r>
      <w:r w:rsidR="00356BDB">
        <w:t>Microsite</w:t>
      </w:r>
      <w:r w:rsidR="00945494">
        <w:t>s</w:t>
      </w:r>
      <w:r w:rsidR="00356BDB">
        <w:t xml:space="preserve"> were located</w:t>
      </w:r>
      <w:r w:rsidR="00AE2B73" w:rsidRPr="00AE2B73">
        <w:t xml:space="preserve"> in a paired fashion; one inside the dripline of the focal plant</w:t>
      </w:r>
      <w:r w:rsidR="00356BDB">
        <w:t xml:space="preserve"> (“shrub”)</w:t>
      </w:r>
      <w:r w:rsidR="00AE2B73" w:rsidRPr="00AE2B73">
        <w:t xml:space="preserve"> and one a minimum of 1</w:t>
      </w:r>
      <w:r w:rsidR="00614FD3">
        <w:t>.5</w:t>
      </w:r>
      <w:r w:rsidR="00AE2B73" w:rsidRPr="00AE2B73">
        <w:t xml:space="preserve"> m away in an open area</w:t>
      </w:r>
      <w:r w:rsidR="00356BDB">
        <w:t xml:space="preserve"> (“open”)</w:t>
      </w:r>
      <w:r w:rsidR="00AE2B73">
        <w:t xml:space="preserve">, both on the south </w:t>
      </w:r>
      <w:r w:rsidR="00945494">
        <w:t xml:space="preserve">side of the shrub </w:t>
      </w:r>
      <w:r w:rsidR="00AE2B73">
        <w:t xml:space="preserve">to </w:t>
      </w:r>
      <w:r w:rsidR="003B184A">
        <w:t>minimize shading</w:t>
      </w:r>
      <w:r w:rsidR="00AE2B73" w:rsidRPr="00AE2B73">
        <w:t>.</w:t>
      </w:r>
      <w:r w:rsidR="00AE2B73">
        <w:t xml:space="preserve"> </w:t>
      </w:r>
      <w:r w:rsidR="00B15237">
        <w:t>Microsites were 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co-blooming and non co-blooming interaction pathways, shrubs were tested prior to blooming, and the same shrubs re-tested after entering into full bloom. Shrubs with fewer than five open blooms were considered non-blooming (“pre-blooming”). The average number of blooms for ‘blooming’ treatment was 300.2 ± 176.72SD (min: 102, max: 1080). In </w:t>
      </w:r>
      <w:r w:rsidR="004F1A07">
        <w:lastRenderedPageBreak/>
        <w:t>two cases, a focal shrub did not bloom within the study period and was replaced by a different blooming shrub. These two cases were excluded from later RII calculations. The</w:t>
      </w:r>
      <w:r w:rsidR="001F56B0">
        <w:t xml:space="preserve"> repeated measures study design was chosen to </w:t>
      </w:r>
      <w:r w:rsidR="004F1A07">
        <w:t>measure relative changes in interaction</w:t>
      </w:r>
      <w:r w:rsidR="00A70AC3">
        <w:t>s</w:t>
      </w:r>
      <w:r w:rsidR="004F1A07">
        <w:t xml:space="preserve"> with </w:t>
      </w:r>
      <w:r w:rsidR="006F5AE7">
        <w:t xml:space="preserve">natural </w:t>
      </w:r>
      <w:r w:rsidR="004F1A07">
        <w:t>shrub phenology and to reduce between shrub variability.</w:t>
      </w:r>
    </w:p>
    <w:p w:rsidR="00356BDB" w:rsidRPr="001C1891" w:rsidRDefault="00356BDB" w:rsidP="002F7980">
      <w:pPr>
        <w:rPr>
          <w:u w:val="single"/>
        </w:rPr>
      </w:pPr>
      <w:r w:rsidRPr="001C1891">
        <w:rPr>
          <w:u w:val="single"/>
        </w:rPr>
        <w:t xml:space="preserve">Visitation to </w:t>
      </w:r>
      <w:r w:rsidR="00AA033E" w:rsidRPr="000E3E9E">
        <w:rPr>
          <w:i/>
          <w:u w:val="single"/>
        </w:rPr>
        <w:t>Malacothrix glabrata</w:t>
      </w:r>
    </w:p>
    <w:p w:rsidR="00356BDB" w:rsidRDefault="00287BED" w:rsidP="002F7980">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172CFB">
          <w:rPr>
            <w:noProof/>
          </w:rPr>
          <w:t>Bosch and Waser, 2001</w:t>
        </w:r>
      </w:hyperlink>
      <w:r w:rsidR="00D86641">
        <w:rPr>
          <w:noProof/>
        </w:rPr>
        <w:t>)</w:t>
      </w:r>
      <w:r w:rsidR="00D86641">
        <w:fldChar w:fldCharType="end"/>
      </w:r>
      <w:r w:rsidR="00011768">
        <w:t xml:space="preserve">. </w:t>
      </w:r>
      <w:r w:rsidR="00CD495C">
        <w:t>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C0F91" w:rsidRPr="00FA369A">
        <w:rPr>
          <w:i/>
        </w:rPr>
        <w:t>Malacothrix</w:t>
      </w:r>
      <w:r w:rsidR="00CC0F91">
        <w:t xml:space="preserve"> </w:t>
      </w:r>
      <w:r w:rsidR="009309CC">
        <w:t xml:space="preserve">were trimmed </w:t>
      </w:r>
      <w:r w:rsidR="00CC0F91">
        <w:t xml:space="preserve">to </w:t>
      </w:r>
      <w:r>
        <w:t>equal numbers</w:t>
      </w:r>
      <w:r w:rsidR="00CC0F91">
        <w:t xml:space="preserve"> between </w:t>
      </w:r>
      <w:r>
        <w:t>paired microsite</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855923">
        <w:t>Recording periods were timed to coincide with peak pollinator activity (between 11:30 am and 3:30 pm</w:t>
      </w:r>
      <w:r w:rsidR="003E099F">
        <w:t>, average length: 1:19 h:min</w:t>
      </w:r>
      <w:r w:rsidR="00855923">
        <w:t xml:space="preserve">). </w:t>
      </w:r>
      <w:r w:rsidR="00C85807">
        <w:t>The use of video technology allows for higher temporal resolution</w:t>
      </w:r>
      <w:r w:rsidR="00A60E2F">
        <w:t xml:space="preserve">, and replication beyond what is possible using traditional insitu observations.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855923">
        <w:t>between April 21 and May 5.</w:t>
      </w:r>
      <w:r w:rsidR="004B6CF1">
        <w:t xml:space="preserve"> </w:t>
      </w:r>
    </w:p>
    <w:p w:rsidR="004D3DEB" w:rsidRDefault="00706E5F">
      <w:r>
        <w:t>To test for the p</w:t>
      </w:r>
      <w:r w:rsidR="003E099F">
        <w:t>otential influence of naturally</w:t>
      </w:r>
      <w:r>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number of </w:t>
      </w:r>
      <w:r w:rsidR="00465E1C">
        <w:t xml:space="preserve">open </w:t>
      </w:r>
      <w:r w:rsidR="003E099F">
        <w:t xml:space="preserve">blooms of each </w:t>
      </w:r>
      <w:r w:rsidR="003E099F" w:rsidRPr="00465E1C">
        <w:rPr>
          <w:i/>
        </w:rPr>
        <w:t>L. tridentata</w:t>
      </w:r>
      <w:r w:rsidR="00464B88">
        <w:t xml:space="preserve"> wer</w:t>
      </w:r>
      <w:r w:rsidR="00465E1C">
        <w:t>e counted at the same time.</w:t>
      </w:r>
    </w:p>
    <w:p w:rsidR="00117EC0" w:rsidRDefault="00CD7187" w:rsidP="004D3DEB">
      <w:r>
        <w:t>Video footage was reviewed in lab.</w:t>
      </w:r>
      <w:r w:rsidR="002154B4">
        <w:t xml:space="preserve"> </w:t>
      </w:r>
      <w:r w:rsidR="004D3DEB">
        <w:t xml:space="preserve">All arthropod visitation to </w:t>
      </w:r>
      <w:r w:rsidR="004D3DEB" w:rsidRPr="00465E1C">
        <w:rPr>
          <w:i/>
        </w:rPr>
        <w:t>M. glabrata</w:t>
      </w:r>
      <w:r w:rsidR="004D3DEB">
        <w:t xml:space="preserve"> was recorded, however a “pollinator visit” was defined as when an insect visitor flew on and touched</w:t>
      </w:r>
      <w:r w:rsidR="00854283">
        <w:t xml:space="preserve"> the open side of the flower. A foraging bout</w:t>
      </w:r>
      <w:r w:rsidR="00696D62">
        <w:t xml:space="preserve"> wa</w:t>
      </w:r>
      <w:r w:rsidR="004D3DEB">
        <w:t xml:space="preserve">s </w:t>
      </w:r>
      <w:r w:rsidR="00854283">
        <w:t>defined as a single plant visit and multiple flowers could be visited during one foraging bout. “T</w:t>
      </w:r>
      <w:r w:rsidR="004D3DEB">
        <w:t>otal flowers” are the total number of flowers visited per replica</w:t>
      </w:r>
      <w:r w:rsidR="00854283">
        <w:t>te</w:t>
      </w:r>
      <w:r w:rsidR="004D3DEB">
        <w:t>. Visit duration refers to the length of the foraging bout,</w:t>
      </w:r>
      <w:r w:rsidR="00696D62">
        <w:t xml:space="preserve"> which began</w:t>
      </w:r>
      <w:r w:rsidR="00A70AC3">
        <w:t xml:space="preserve"> when a flying visitor</w:t>
      </w:r>
      <w:r w:rsidR="00854283">
        <w:t xml:space="preserve"> touche</w:t>
      </w:r>
      <w:r w:rsidR="00696D62">
        <w:t>d</w:t>
      </w:r>
      <w:r w:rsidR="00A70AC3">
        <w:t xml:space="preserve"> a flower and ended</w:t>
      </w:r>
      <w:r w:rsidR="00854283">
        <w:t xml:space="preserve"> when the visitor le</w:t>
      </w:r>
      <w:r w:rsidR="00696D62">
        <w:t>ft</w:t>
      </w:r>
      <w:r w:rsidR="00854283">
        <w:t xml:space="preserve"> the final flower, therefore including inter-flower travel time.</w:t>
      </w:r>
      <w:r w:rsidR="004D3DEB">
        <w:t xml:space="preserve"> </w:t>
      </w:r>
      <w:r w:rsidR="00854283">
        <w:t>Proportion of flowers visited is</w:t>
      </w:r>
      <w:r w:rsidR="004D3DEB">
        <w:t xml:space="preserve"> the number of </w:t>
      </w:r>
      <w:r w:rsidR="00854283">
        <w:t xml:space="preserve">unique </w:t>
      </w:r>
      <w:r w:rsidR="004D3DEB">
        <w:t>flowers visited per foraging bout divided by the number of flowers in the field of vision.</w:t>
      </w:r>
      <w:r w:rsidR="00854283">
        <w:t xml:space="preserve"> </w:t>
      </w:r>
      <w:r w:rsidR="004D3DEB">
        <w:t xml:space="preserve">Floral visitors </w:t>
      </w:r>
      <w:r w:rsidR="00906E7A">
        <w:t xml:space="preserve">were identified to </w:t>
      </w:r>
      <w:r w:rsidR="00854283">
        <w:t xml:space="preserve">recognizable taxonomic units (RTU): </w:t>
      </w:r>
      <w:r w:rsidR="00906E7A">
        <w:t xml:space="preserve">honeybees, solitary bees, </w:t>
      </w:r>
      <w:r w:rsidR="00465E1C">
        <w:t>Lepidoptera</w:t>
      </w:r>
      <w:r w:rsidR="00906E7A">
        <w:t xml:space="preserve">, syrphid flies, bombyl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t>Five videos were omitted due to</w:t>
      </w:r>
      <w:r w:rsidR="00901BA2">
        <w:t xml:space="preserve"> disturba</w:t>
      </w:r>
      <w:r w:rsidR="00854283">
        <w:t>nce or battery failure</w:t>
      </w:r>
      <w:r w:rsidR="00901BA2">
        <w:t>.</w:t>
      </w:r>
    </w:p>
    <w:p w:rsidR="0019001B" w:rsidRPr="009F59F6" w:rsidRDefault="003E48AD">
      <w:pPr>
        <w:rPr>
          <w:u w:val="single"/>
        </w:rPr>
      </w:pPr>
      <w:r w:rsidRPr="009F59F6">
        <w:rPr>
          <w:u w:val="single"/>
        </w:rPr>
        <w:t xml:space="preserve">Arthropod </w:t>
      </w:r>
      <w:r w:rsidR="00465E1C">
        <w:rPr>
          <w:u w:val="single"/>
        </w:rPr>
        <w:t xml:space="preserve">and plant </w:t>
      </w:r>
      <w:r w:rsidRPr="009F59F6">
        <w:rPr>
          <w:u w:val="single"/>
        </w:rPr>
        <w:t>community sampling</w:t>
      </w:r>
    </w:p>
    <w:p w:rsidR="009F59F6" w:rsidRDefault="00D9460D" w:rsidP="00170E95">
      <w:pPr>
        <w:tabs>
          <w:tab w:val="left" w:pos="6195"/>
        </w:tabs>
      </w:pPr>
      <w:r>
        <w:t>Fo</w:t>
      </w:r>
      <w:r w:rsidR="00883748">
        <w:t>undation specie</w:t>
      </w:r>
      <w:r w:rsidR="009273DE">
        <w:t>s</w:t>
      </w:r>
      <w:r w:rsidR="001079BE">
        <w:t xml:space="preserve"> 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6" w:tooltip="Reid, 2012 #58" w:history="1">
        <w:r w:rsidR="00172CFB">
          <w:rPr>
            <w:noProof/>
          </w:rPr>
          <w:t>Reid and Lortie, 2012</w:t>
        </w:r>
      </w:hyperlink>
      <w:r w:rsidR="007C502B">
        <w:rPr>
          <w:noProof/>
        </w:rPr>
        <w:t xml:space="preserve">; </w:t>
      </w:r>
      <w:hyperlink w:anchor="_ENREF_72" w:tooltip="Ruttan, 2016 #249" w:history="1">
        <w:r w:rsidR="00172CF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address </w:t>
      </w:r>
      <w:r w:rsidR="00F74C2B">
        <w:t>two</w:t>
      </w:r>
      <w:r w:rsidR="009273DE">
        <w:t xml:space="preserve"> major goals: 1) </w:t>
      </w:r>
      <w:r w:rsidR="00F74C2B">
        <w:t>To test for differences in pollinator populations between microsites and changes blooming 2</w:t>
      </w:r>
      <w:r w:rsidR="00883748">
        <w:t xml:space="preserve">) </w:t>
      </w:r>
      <w:r w:rsidR="00F74C2B">
        <w:t xml:space="preserve">To assess if </w:t>
      </w:r>
      <w:r w:rsidR="00F74C2B" w:rsidRPr="002918EF">
        <w:rPr>
          <w:i/>
        </w:rPr>
        <w:t>L. tridentata</w:t>
      </w:r>
      <w:r w:rsidR="00F74C2B">
        <w:t xml:space="preserve"> is a foundation species within this system. </w:t>
      </w:r>
      <w:r w:rsidR="00170E95">
        <w:t xml:space="preserve">Yellow, white and blue coloured, six-inch diameter plastic bowls were used as pan traps. At each microsite, arrays of three pan traps were deployed in a triangular shape, slightly embedded in the ground to </w:t>
      </w:r>
      <w:r w:rsidR="00170E95">
        <w:lastRenderedPageBreak/>
        <w:t xml:space="preserve">prevent blowing away. The pan traps were filled with water with a few drops of Dawn </w:t>
      </w:r>
      <w:r w:rsidR="00170E95" w:rsidRPr="00AE3D2D">
        <w:t>original dish detergent</w:t>
      </w:r>
      <w:r w:rsidR="00170E95">
        <w:t xml:space="preserve"> added, and set out for the time between 10 am and 5:30pm</w:t>
      </w:r>
      <w:r w:rsidR="00F100CF">
        <w:t>,</w:t>
      </w:r>
      <w:r w:rsidR="00170E95">
        <w:t xml:space="preserve"> on sunny days only. </w:t>
      </w:r>
      <w:r w:rsidR="001C0D9F">
        <w:t xml:space="preserve">As a proxy for </w:t>
      </w:r>
      <w:r w:rsidR="0017450D">
        <w:t xml:space="preserve">annual </w:t>
      </w:r>
      <w:r w:rsidR="001C0D9F">
        <w:t xml:space="preserve">biomass, total percent </w:t>
      </w:r>
      <w:r w:rsidR="00177D88">
        <w:t>vegetation cover was</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 xml:space="preserve">. </w:t>
      </w:r>
      <w:r w:rsidR="007C502B">
        <w:t xml:space="preserve">Annual species richness was also recorded. </w:t>
      </w:r>
      <w:r w:rsidR="00883748">
        <w:t>Focal shrubs were pan trapped w</w:t>
      </w:r>
      <w:r w:rsidR="00016005">
        <w:t>ithin two days of the video test, but never on the same day to avoid 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rsidR="00E57C91" w:rsidRDefault="000C14B2">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172CFB">
          <w:rPr>
            <w:noProof/>
          </w:rPr>
          <w:t>Ascher and Pickering, 2015</w:t>
        </w:r>
      </w:hyperlink>
      <w:r w:rsidR="007C502B">
        <w:rPr>
          <w:noProof/>
        </w:rPr>
        <w:t xml:space="preserve">; </w:t>
      </w:r>
      <w:hyperlink w:anchor="_ENREF_51" w:tooltip="Michener, 2000 #258" w:history="1">
        <w:r w:rsidR="00172CFB">
          <w:rPr>
            <w:noProof/>
          </w:rPr>
          <w:t>Michener, 2000</w:t>
        </w:r>
      </w:hyperlink>
      <w:r w:rsidR="007C502B">
        <w:rPr>
          <w:noProof/>
        </w:rPr>
        <w:t xml:space="preserve">; </w:t>
      </w:r>
      <w:hyperlink w:anchor="_ENREF_52" w:tooltip="Michener, 1994 #12" w:history="1">
        <w:r w:rsidR="00172CFB">
          <w:rPr>
            <w:noProof/>
          </w:rPr>
          <w:t>Michener et al., 1994</w:t>
        </w:r>
      </w:hyperlink>
      <w:r w:rsidR="007C502B">
        <w:rPr>
          <w:noProof/>
        </w:rPr>
        <w:t xml:space="preserve">; </w:t>
      </w:r>
      <w:hyperlink w:anchor="_ENREF_54" w:tooltip="Miranda, 2013 #259" w:history="1">
        <w:r w:rsidR="00172CF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 xml:space="preserve">were identified </w:t>
      </w:r>
      <w:r w:rsidR="0068265E">
        <w:t>to</w:t>
      </w:r>
      <w:r>
        <w:t xml:space="preserve"> </w:t>
      </w:r>
      <w:r w:rsidR="00066537">
        <w:t xml:space="preserve">a </w:t>
      </w:r>
      <w:r>
        <w:t>minimum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172CFB">
          <w:rPr>
            <w:noProof/>
          </w:rPr>
          <w:t>Grissell and Schauff, 1990</w:t>
        </w:r>
      </w:hyperlink>
      <w:r w:rsidR="00C369D4">
        <w:rPr>
          <w:noProof/>
        </w:rPr>
        <w:t xml:space="preserve">; </w:t>
      </w:r>
      <w:hyperlink w:anchor="_ENREF_47" w:tooltip="Marshall, 2012 #262" w:history="1">
        <w:r w:rsidR="00172CFB">
          <w:rPr>
            <w:noProof/>
          </w:rPr>
          <w:t>Marshall, 2012</w:t>
        </w:r>
      </w:hyperlink>
      <w:r w:rsidR="00C369D4">
        <w:rPr>
          <w:noProof/>
        </w:rPr>
        <w:t xml:space="preserve">; </w:t>
      </w:r>
      <w:hyperlink w:anchor="_ENREF_81" w:tooltip="Teskey, 1981 #264" w:history="1">
        <w:r w:rsidR="00172CFB">
          <w:rPr>
            <w:noProof/>
          </w:rPr>
          <w:t>Teskey et al., 1981</w:t>
        </w:r>
      </w:hyperlink>
      <w:r w:rsidR="00C369D4">
        <w:rPr>
          <w:noProof/>
        </w:rPr>
        <w:t xml:space="preserve">; </w:t>
      </w:r>
      <w:hyperlink w:anchor="_ENREF_84" w:tooltip="Triplehorn, 2005 #260" w:history="1">
        <w:r w:rsidR="00172CF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372608">
        <w:t xml:space="preserve">RTU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60" w:tooltip="Oliver, 1993 #265" w:history="1">
        <w:r w:rsidR="00172CF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Miscophus </w:t>
      </w:r>
      <w:r w:rsidR="00C341CA">
        <w:t>and subfamily</w:t>
      </w:r>
      <w:r w:rsidR="00EB08B5" w:rsidRPr="00EB08B5">
        <w:t xml:space="preserve"> </w:t>
      </w:r>
      <w:r w:rsidR="00EB08B5">
        <w:t xml:space="preserve">Pemphredoninae </w:t>
      </w:r>
      <w:r w:rsidR="000B3F99">
        <w:t>are</w:t>
      </w:r>
      <w:r w:rsidR="00C341CA">
        <w:t xml:space="preserve"> both with</w:t>
      </w:r>
      <w:r w:rsidR="00643122">
        <w:t>in the family Crabronidae.</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066537">
        <w:t>A full list of</w:t>
      </w:r>
      <w:r w:rsidR="00D237B0">
        <w:t xml:space="preserve"> the 122</w:t>
      </w:r>
      <w:r w:rsidR="00066537">
        <w:t xml:space="preserve"> RTU are </w:t>
      </w:r>
      <w:r w:rsidR="00D237B0">
        <w:t>provided in Appendix</w:t>
      </w:r>
      <w:r w:rsidR="0045649C">
        <w:t xml:space="preserve"> </w:t>
      </w:r>
      <w:r w:rsidR="00D237B0">
        <w:t xml:space="preserve">B </w:t>
      </w:r>
      <w:r w:rsidR="0045649C">
        <w:t xml:space="preserve">and the associated dataset has been published openly to KNB (Braun, 2018). </w:t>
      </w:r>
      <w:r w:rsidR="00D87350">
        <w:t xml:space="preserve">All </w:t>
      </w:r>
      <w:r w:rsidR="00C115B4">
        <w:t>specimens are located within the</w:t>
      </w:r>
      <w:r w:rsidR="00D87350">
        <w:t xml:space="preserve"> collection in Lortie Lab at York University.</w:t>
      </w:r>
      <w:r w:rsidR="00A4543D">
        <w:t xml:space="preserve"> </w:t>
      </w:r>
    </w:p>
    <w:p w:rsidR="000F6F48" w:rsidRPr="00E57C91" w:rsidRDefault="000F6F48" w:rsidP="000F6F48">
      <w:pPr>
        <w:rPr>
          <w:u w:val="single"/>
        </w:rPr>
      </w:pPr>
      <w:r>
        <w:rPr>
          <w:u w:val="single"/>
        </w:rPr>
        <w:t>Pollinator</w:t>
      </w:r>
      <w:r w:rsidRPr="00E57C91">
        <w:rPr>
          <w:u w:val="single"/>
        </w:rPr>
        <w:t xml:space="preserve"> visitation to </w:t>
      </w:r>
      <w:r w:rsidRPr="000E3E9E">
        <w:rPr>
          <w:i/>
          <w:u w:val="single"/>
        </w:rPr>
        <w:t>Larrea tridentata</w:t>
      </w:r>
    </w:p>
    <w:p w:rsidR="000F6F48" w:rsidRDefault="000F6F48">
      <w:r>
        <w:t xml:space="preserve">Pan traps are insufficient to quantify the pollinator guild of L. tridentata (Cane et al, 2000). To determine which pollinators visited </w:t>
      </w:r>
      <w:r w:rsidRPr="00EB08B5">
        <w:rPr>
          <w:i/>
        </w:rPr>
        <w:t>L. tridentata</w:t>
      </w:r>
      <w:r>
        <w:t xml:space="preserve"> during the study period, visitation to </w:t>
      </w:r>
      <w:r w:rsidRPr="00E57C91">
        <w:rPr>
          <w:i/>
        </w:rPr>
        <w:t>L. tridentata</w:t>
      </w:r>
      <w:r>
        <w:t xml:space="preserve"> was observed in 15-minute time periods. Four individuals were observed per day, 10 days pre-blooming (10 hours) and 6 individuals per day for 10 days when blooming (15 hours). Observations were done on same focal shrubs, but on different days than pan trap sampling or video trials. Due to the large size of the shrubs, it was not possible to accurately track flower visits per foraging bout, therefore only the frequency of foraging bouts was recorded. The identity and behaviour of the visitors was recorded and visitors were collected when possible to aid identification. </w:t>
      </w:r>
    </w:p>
    <w:p w:rsidR="00BF177E" w:rsidRPr="00BF177E" w:rsidRDefault="00BF177E">
      <w:r>
        <w:rPr>
          <w:u w:val="single"/>
        </w:rPr>
        <w:t>Microclimates</w:t>
      </w:r>
    </w:p>
    <w:p w:rsidR="00745FD2" w:rsidRDefault="00DA3280">
      <w:r>
        <w:t xml:space="preserve">To </w:t>
      </w:r>
      <w:r w:rsidR="00CD541B">
        <w:t>determine if L. tridentata creates locally stable microclimates,</w:t>
      </w:r>
      <w:r w:rsidR="002B36A1">
        <w:t xml:space="preserve">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xml:space="preserve">, 2017 at eight </w:t>
      </w:r>
      <w:r w:rsidR="00745FD2">
        <w:lastRenderedPageBreak/>
        <w:t>microsite pairs</w:t>
      </w:r>
      <w:r w:rsidR="00B4713D">
        <w:t xml:space="preserve">. </w:t>
      </w:r>
      <w:r w:rsidR="00745FD2">
        <w:t xml:space="preserve">Daytime (9am to 9pm) and </w:t>
      </w:r>
      <w:r w:rsidR="00B4713D">
        <w:t>nighttime (9pm to 9am) averages and daily temperature variance were calculated.</w:t>
      </w:r>
    </w:p>
    <w:p w:rsidR="009934EB" w:rsidRPr="00E20414" w:rsidRDefault="009934EB" w:rsidP="009934EB">
      <w:pPr>
        <w:rPr>
          <w:u w:val="single"/>
        </w:rPr>
      </w:pPr>
      <w:r w:rsidRPr="00E20414">
        <w:rPr>
          <w:u w:val="single"/>
        </w:rPr>
        <w:t xml:space="preserve">Pollen deposition </w:t>
      </w:r>
    </w:p>
    <w:p w:rsidR="009934EB" w:rsidRDefault="0010779D" w:rsidP="009934EB">
      <w:r>
        <w:t xml:space="preserve">To </w:t>
      </w:r>
      <w:r w:rsidR="009934EB">
        <w:t xml:space="preserve">quantify how pollen deposition changes with proximity of </w:t>
      </w:r>
      <w:r w:rsidR="009934EB" w:rsidRPr="0010779D">
        <w:rPr>
          <w:i/>
        </w:rPr>
        <w:t>L. tridentata</w:t>
      </w:r>
      <w:r w:rsidR="009934EB">
        <w:t>,</w:t>
      </w:r>
      <w:r>
        <w:t xml:space="preserve"> over a period of three days </w:t>
      </w:r>
      <w:r w:rsidR="009934EB">
        <w:t xml:space="preserve">I collected stigma from </w:t>
      </w:r>
      <w:r w:rsidR="009934EB" w:rsidRPr="0010779D">
        <w:rPr>
          <w:i/>
        </w:rPr>
        <w:t>M. glabrata</w:t>
      </w:r>
      <w:r w:rsidR="009934EB">
        <w:t xml:space="preserve"> at a nearby site (3 km) with a naturally occurring</w:t>
      </w:r>
      <w:r>
        <w:t>, co-blooming</w:t>
      </w:r>
      <w:r w:rsidR="009934EB">
        <w:t xml:space="preserve"> population</w:t>
      </w:r>
      <w:r>
        <w:t xml:space="preserve">s of </w:t>
      </w:r>
      <w:r w:rsidRPr="0010779D">
        <w:rPr>
          <w:i/>
        </w:rPr>
        <w:t>M. glabrata</w:t>
      </w:r>
      <w:r w:rsidR="009934EB">
        <w:t xml:space="preserve"> and </w:t>
      </w:r>
      <w:r w:rsidR="009934EB" w:rsidRPr="0010779D">
        <w:rPr>
          <w:i/>
        </w:rPr>
        <w:t>L. tridentata</w:t>
      </w:r>
      <w:r w:rsidR="009934EB">
        <w:t>. It wa</w:t>
      </w:r>
      <w:r>
        <w:t xml:space="preserve">s not possible to do this at the </w:t>
      </w:r>
      <w:r w:rsidR="009934EB">
        <w:t xml:space="preserve">main study site </w:t>
      </w:r>
      <w:r>
        <w:t xml:space="preserve">because </w:t>
      </w:r>
      <w:r w:rsidR="00F100CF">
        <w:t>I could not</w:t>
      </w:r>
      <w:r>
        <w:t xml:space="preserve"> ensure</w:t>
      </w:r>
      <w:r w:rsidR="00F100CF">
        <w:t xml:space="preserve"> that</w:t>
      </w:r>
      <w:r>
        <w:t xml:space="preserve"> </w:t>
      </w:r>
      <w:r w:rsidRPr="0010779D">
        <w:rPr>
          <w:i/>
        </w:rPr>
        <w:t>M. glabrata</w:t>
      </w:r>
      <w:r>
        <w:t xml:space="preserve"> had not been previously pollinated</w:t>
      </w:r>
      <w:r w:rsidR="00F100CF">
        <w:t xml:space="preserve">. </w:t>
      </w:r>
      <w:r w:rsidR="009934EB">
        <w:t xml:space="preserve">I collected three stigma from each of three flowers from one </w:t>
      </w:r>
      <w:r w:rsidR="009934EB" w:rsidRPr="0010779D">
        <w:rPr>
          <w:i/>
        </w:rPr>
        <w:t>M</w:t>
      </w:r>
      <w:r w:rsidRPr="0010779D">
        <w:rPr>
          <w:i/>
        </w:rPr>
        <w:t>. glabrata</w:t>
      </w:r>
      <w:r w:rsidR="009934EB">
        <w:t xml:space="preserve"> (nine stigmas per plant) growing each of under the dripline and in a nearby open area, 298 in total. Only 13 pairs were tested because a heatwave followed by a wind storm</w:t>
      </w:r>
      <w:r>
        <w:t xml:space="preserve"> triggered all </w:t>
      </w:r>
      <w:r w:rsidRPr="0010779D">
        <w:rPr>
          <w:i/>
        </w:rPr>
        <w:t>M. glabrata</w:t>
      </w:r>
      <w:r>
        <w:t xml:space="preserve"> to go to seed. Distance</w:t>
      </w:r>
      <w:r w:rsidR="009934EB">
        <w:t xml:space="preserve"> to the nearest </w:t>
      </w:r>
      <w:r w:rsidR="009934EB" w:rsidRPr="0010779D">
        <w:rPr>
          <w:i/>
        </w:rPr>
        <w:t>L. tridentata</w:t>
      </w:r>
      <w:r>
        <w:t xml:space="preserve">, distance to the three nearest </w:t>
      </w:r>
      <w:r w:rsidRPr="0010779D">
        <w:rPr>
          <w:i/>
        </w:rPr>
        <w:t>M. glabrata</w:t>
      </w:r>
      <w:r w:rsidR="002905EA">
        <w:t xml:space="preserve"> neighbours were measured </w:t>
      </w:r>
      <w:r>
        <w:t xml:space="preserve">and the number of </w:t>
      </w:r>
      <w:r w:rsidRPr="0010779D">
        <w:rPr>
          <w:i/>
        </w:rPr>
        <w:t>M. glabrata</w:t>
      </w:r>
      <w:r>
        <w:t xml:space="preserve"> flowers per plant were counted. </w:t>
      </w:r>
      <w:r w:rsidR="009934EB">
        <w:t>The stigmas were stored individually in micro centrifuge tubes</w:t>
      </w:r>
      <w:r w:rsidR="00920C7D">
        <w:t xml:space="preserve"> filled with denatured alcohol. </w:t>
      </w:r>
      <w:r w:rsidR="009934EB">
        <w:t>The tubes were spun down in a centrifuge at 4200 rpm for 4.5 minutes and the pellet pipetted onto the slide. This along with the stigma were mounted i</w:t>
      </w:r>
      <w:r w:rsidR="00920C7D">
        <w:t>n fuchsin jelly</w:t>
      </w:r>
      <w:r>
        <w:t xml:space="preserve">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2" w:tooltip="Kearns, 1993 #266" w:history="1">
        <w:r w:rsidR="00172CFB">
          <w:rPr>
            <w:noProof/>
          </w:rPr>
          <w:t>Kearns and Inouye, 1993</w:t>
        </w:r>
      </w:hyperlink>
      <w:r>
        <w:rPr>
          <w:noProof/>
        </w:rPr>
        <w:t>)</w:t>
      </w:r>
      <w:r>
        <w:fldChar w:fldCharType="end"/>
      </w:r>
      <w:r w:rsidR="00920C7D">
        <w:t xml:space="preserve">. </w:t>
      </w:r>
      <w:r w:rsidR="009934EB">
        <w:t xml:space="preserve">At 100 x magnification, 10 </w:t>
      </w:r>
      <w:r>
        <w:t>longitudinal transects (18 mm long</w:t>
      </w:r>
      <w:r w:rsidR="009934EB">
        <w:t xml:space="preserve">) of pollen were counted per slide. Heterospecific pollen grains were imaged using a Canon 60D SLR with 60mm macro lens into microscope afocally. </w:t>
      </w:r>
    </w:p>
    <w:p w:rsidR="0019001B" w:rsidRPr="0018395C" w:rsidRDefault="0018395C" w:rsidP="00AC2E2E">
      <w:pPr>
        <w:tabs>
          <w:tab w:val="left" w:pos="1335"/>
        </w:tabs>
        <w:rPr>
          <w:u w:val="single"/>
        </w:rPr>
      </w:pPr>
      <w:r>
        <w:rPr>
          <w:u w:val="single"/>
        </w:rPr>
        <w:t>Statistical Analysis</w:t>
      </w:r>
    </w:p>
    <w:p w:rsidR="000A01F2" w:rsidRDefault="00CF11EB" w:rsidP="00AC2E2E">
      <w:pPr>
        <w:tabs>
          <w:tab w:val="left" w:pos="1335"/>
        </w:tabs>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I</w:t>
      </w:r>
      <w:r w:rsidR="009C1DE1">
        <w:t xml:space="preserve"> fit</w:t>
      </w:r>
      <w:r w:rsidR="00233425">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ithin</w:t>
      </w:r>
      <w:r w:rsidR="00685D90">
        <w:t xml:space="preserve"> the data</w:t>
      </w:r>
      <w:r w:rsidR="002F39A4">
        <w:t xml:space="preserve"> with rep ID as a random effect. </w:t>
      </w:r>
      <w:r w:rsidR="00685D90">
        <w:t>I used the number of foraging bouts (visits to plant) and the total number of flower</w:t>
      </w:r>
      <w:r w:rsidR="009C1DE1">
        <w:t>s visited as response variables.</w:t>
      </w:r>
      <w:r w:rsidR="00685D90">
        <w:t xml:space="preserve"> </w:t>
      </w:r>
      <w:r w:rsidR="00FF79E0">
        <w:t>To test for the influence of conspecific</w:t>
      </w:r>
      <w:r w:rsidR="009502E9">
        <w:t xml:space="preserve"> floral</w:t>
      </w:r>
      <w:r w:rsidR="00FF79E0">
        <w:t xml:space="preserve"> density, the number of </w:t>
      </w:r>
      <w:r w:rsidR="00FF79E0" w:rsidRPr="00FF79E0">
        <w:rPr>
          <w:i/>
        </w:rPr>
        <w:t>M. glabrata</w:t>
      </w:r>
      <w:r w:rsidR="00FF79E0">
        <w:t xml:space="preserve"> blooms were included in </w:t>
      </w:r>
      <w:r w:rsidR="009C1DE1">
        <w:t>as a predictor (flowers.pot)</w:t>
      </w:r>
      <w:r w:rsidR="00FF79E0">
        <w:t xml:space="preserve">. </w:t>
      </w:r>
      <w:r w:rsidR="004760E2">
        <w:t xml:space="preserve">Video length </w:t>
      </w:r>
      <w:r w:rsidR="009C1DE1">
        <w:t>was log-tr</w:t>
      </w:r>
      <w:r w:rsidR="002743B5">
        <w:t>ansformed to match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4760E2">
        <w:t>In the past</w:t>
      </w:r>
      <w:r w:rsidR="002743B5">
        <w:t>,</w:t>
      </w:r>
      <w:r w:rsidR="004760E2">
        <w:t xml:space="preserve"> </w:t>
      </w:r>
      <w:r w:rsidR="002743B5">
        <w:t>some have chosen to</w:t>
      </w:r>
      <w:r w:rsidR="004760E2">
        <w:t xml:space="preserve"> standardize</w:t>
      </w:r>
      <w:r w:rsidR="00FF79E0">
        <w:t xml:space="preserve"> visitation</w:t>
      </w:r>
      <w:r w:rsidR="00767ADD">
        <w:t xml:space="preserve"> to visits/hour/flower, this makes the assumption that pollinators respond linearly to the </w:t>
      </w:r>
      <w:r w:rsidR="00685D90">
        <w:t>floral density</w:t>
      </w:r>
      <w:r w:rsidR="00767ADD">
        <w:t xml:space="preserve"> and that the slope of the relationship does not change w</w:t>
      </w:r>
      <w:r w:rsidR="008B5642">
        <w:t>ith any treatment. T</w:t>
      </w:r>
      <w:r w:rsidR="00FF79E0">
        <w:t>he</w:t>
      </w:r>
      <w:r w:rsidR="00767ADD">
        <w:t xml:space="preserve"> method </w:t>
      </w:r>
      <w:r w:rsidR="00FF79E0">
        <w:t xml:space="preserve">used </w:t>
      </w:r>
      <w:r w:rsidR="00767ADD">
        <w:t xml:space="preserve">allows for </w:t>
      </w:r>
      <w:r w:rsidR="002743B5">
        <w:t>the original data distribution to be</w:t>
      </w:r>
      <w:r w:rsidR="00767ADD">
        <w:t xml:space="preserve"> maintained (</w:t>
      </w:r>
      <w:r w:rsidR="00FF79E0">
        <w:t>Reitan and Nielson, 2006</w:t>
      </w:r>
      <w:r w:rsidR="00767ADD">
        <w:t>)</w:t>
      </w:r>
      <w:r w:rsidR="00685D90">
        <w:t>, and for pollinator response to conspecific density to be tested rigorously</w:t>
      </w:r>
      <w:r w:rsidR="00767ADD">
        <w:t xml:space="preserve">. </w:t>
      </w:r>
      <w:r w:rsidR="004268A8">
        <w:t xml:space="preserve">The rep ID </w:t>
      </w:r>
      <w:r w:rsidR="002930AB">
        <w:t xml:space="preserve">(focal shrub number + microsite) </w:t>
      </w:r>
      <w:r w:rsidR="004268A8">
        <w:t xml:space="preserve">was used as a random effect </w:t>
      </w:r>
      <w:r w:rsidR="007567B4">
        <w:t>to account</w:t>
      </w:r>
      <w:r w:rsidR="004268A8">
        <w:t xml:space="preserve"> for the repeated measures study design.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 </w:t>
      </w:r>
      <w:r w:rsidR="00400D11">
        <w:t>To test for</w:t>
      </w:r>
      <w:r w:rsidR="00D00CEA">
        <w:t xml:space="preserve"> the</w:t>
      </w:r>
      <w:r w:rsidR="00400D11">
        <w:t xml:space="preserve"> influence of </w:t>
      </w:r>
      <w:r w:rsidR="00D00CEA">
        <w:t>heterospecific blooming annuals and</w:t>
      </w:r>
      <w:r w:rsidR="00400D11">
        <w:t xml:space="preserve"> shrubs, I </w:t>
      </w:r>
      <w:r w:rsidR="006B0614">
        <w:t xml:space="preserve">used quasipoisson GLMM (MASS, glmmPQL) </w:t>
      </w:r>
      <w:r w:rsidR="0076315E">
        <w:t xml:space="preserve">and </w:t>
      </w:r>
      <w:r w:rsidR="00400D11">
        <w:t xml:space="preserve">added each covariate to </w:t>
      </w:r>
      <w:r w:rsidR="00025219">
        <w:t xml:space="preserve">each </w:t>
      </w:r>
      <w:r w:rsidR="00400D11">
        <w:t>base model (micro</w:t>
      </w:r>
      <w:r w:rsidR="00D00CEA">
        <w:t xml:space="preserve">site + blooming + flowers.pot). </w:t>
      </w:r>
      <w:r w:rsidR="000A01F2">
        <w:t xml:space="preserve"> </w:t>
      </w:r>
    </w:p>
    <w:p w:rsidR="004268A8" w:rsidRDefault="00E44E27" w:rsidP="00AC2E2E">
      <w:pPr>
        <w:tabs>
          <w:tab w:val="left" w:pos="1335"/>
        </w:tabs>
      </w:pPr>
      <w:r>
        <w:t xml:space="preserve">To </w:t>
      </w:r>
      <w:r w:rsidR="00524D12">
        <w:t>explore</w:t>
      </w:r>
      <w:r>
        <w:t xml:space="preserve"> which visi</w:t>
      </w:r>
      <w:r w:rsidR="00D00CEA">
        <w:t>tors were driving</w:t>
      </w:r>
      <w:r w:rsidR="00DB0B02">
        <w:t xml:space="preserve"> observed </w:t>
      </w:r>
      <w:r w:rsidR="00524D12">
        <w:t xml:space="preserve">visitation </w:t>
      </w:r>
      <w:r w:rsidR="00DB0B02">
        <w:t>patterns</w:t>
      </w:r>
      <w:r>
        <w:t>,</w:t>
      </w:r>
      <w:r w:rsidR="00524D12">
        <w:t xml:space="preserve"> I fit quasipoisson GLMM (MASS, glmmPQL)</w:t>
      </w:r>
      <w:r w:rsidR="002E1744">
        <w:t xml:space="preserve"> and used </w:t>
      </w:r>
      <w:r w:rsidR="00D00CEA">
        <w:t>l</w:t>
      </w:r>
      <w:r>
        <w:t>east-squares post hoc tests</w:t>
      </w:r>
      <w:r w:rsidR="00524D12">
        <w:t xml:space="preserve"> (lsmeans)</w:t>
      </w:r>
      <w:r>
        <w:t xml:space="preserve"> </w:t>
      </w:r>
      <w:r w:rsidR="00524D12">
        <w:t>on any significant interactions.</w:t>
      </w:r>
      <w:r w:rsidR="000A01F2">
        <w:t xml:space="preserve"> </w:t>
      </w:r>
      <w:r w:rsidR="004268A8">
        <w:t xml:space="preserve">To </w:t>
      </w:r>
      <w:r w:rsidR="009D2353">
        <w:t xml:space="preserve">determine if </w:t>
      </w:r>
      <w:r w:rsidR="009D2353" w:rsidRPr="00D00CEA">
        <w:rPr>
          <w:i/>
        </w:rPr>
        <w:t>L. tridentata</w:t>
      </w:r>
      <w:r w:rsidR="009D2353">
        <w:t xml:space="preserve"> influences </w:t>
      </w:r>
      <w:r w:rsidR="00D00CEA">
        <w:t>foraging</w:t>
      </w:r>
      <w:r w:rsidR="009D2353">
        <w:t xml:space="preserve"> behaviour, I fit</w:t>
      </w:r>
      <w:r w:rsidR="004268A8">
        <w:t xml:space="preserve"> gamma GLMM </w:t>
      </w:r>
      <w:r w:rsidR="009D2353">
        <w:t>models</w:t>
      </w:r>
      <w:r w:rsidR="009E7102">
        <w:t xml:space="preserve"> (lme4)</w:t>
      </w:r>
      <w:r w:rsidR="009D2353">
        <w:t xml:space="preserve"> </w:t>
      </w:r>
      <w:r w:rsidR="002E1744">
        <w:t xml:space="preserve">with visit </w:t>
      </w:r>
      <w:r w:rsidR="008B5642">
        <w:t>duration and</w:t>
      </w:r>
      <w:r w:rsidR="00767ADD">
        <w:t xml:space="preserve"> proportion of flowers visited per</w:t>
      </w:r>
      <w:r w:rsidR="00D00CEA">
        <w:t xml:space="preserve"> foraging bout</w:t>
      </w:r>
      <w:r w:rsidR="009D2353">
        <w:t xml:space="preserve"> as response </w:t>
      </w:r>
      <w:r w:rsidR="009D2353">
        <w:lastRenderedPageBreak/>
        <w:t>variables</w:t>
      </w:r>
      <w:r w:rsidR="005F7698">
        <w:t xml:space="preserve">. As a post-hoc exploration, </w:t>
      </w:r>
      <w:r w:rsidR="00D00CEA">
        <w:t xml:space="preserve">I subsetted responses of solitary bees and ‘other’ RTUs to </w:t>
      </w:r>
      <w:r w:rsidR="005F7698">
        <w:t>fit linear mixed models using log-transformed visit durat</w:t>
      </w:r>
      <w:r w:rsidR="00E42D05">
        <w:t xml:space="preserve">ion as the response variable. </w:t>
      </w:r>
      <w:r w:rsidR="00D4745C">
        <w:t xml:space="preserve">Least-squares post hoc tests (lsmeans) were used on any significant interactions. </w:t>
      </w:r>
    </w:p>
    <w:p w:rsidR="002E1596" w:rsidRPr="003D576D" w:rsidRDefault="009D294B" w:rsidP="00AC2E2E">
      <w:pPr>
        <w:tabs>
          <w:tab w:val="left" w:pos="1335"/>
        </w:tabs>
        <w:rPr>
          <w:u w:val="single"/>
        </w:rPr>
      </w:pPr>
      <w:r w:rsidRPr="003D576D">
        <w:rPr>
          <w:u w:val="single"/>
        </w:rPr>
        <w:t>Positive influences on other communities</w:t>
      </w:r>
    </w:p>
    <w:p w:rsidR="009E7102" w:rsidRDefault="00031660" w:rsidP="009D294B">
      <w:pPr>
        <w:tabs>
          <w:tab w:val="left" w:pos="1335"/>
        </w:tabs>
      </w:pPr>
      <w:r>
        <w:t>To quantify how</w:t>
      </w:r>
      <w:r w:rsidR="002E1596">
        <w:t xml:space="preserve"> shrubs influence arthropod</w:t>
      </w:r>
      <w:r>
        <w:t xml:space="preserve"> and plant</w:t>
      </w:r>
      <w:r w:rsidR="002E1596">
        <w:t xml:space="preserve"> communities, </w:t>
      </w:r>
      <w:r w:rsidR="009E7102">
        <w:t>I fit negative binomial</w:t>
      </w:r>
      <w:r w:rsidR="00B647FA">
        <w:t xml:space="preserve"> GLMM (</w:t>
      </w:r>
      <w:r w:rsidR="009E7102">
        <w:t xml:space="preserve">lme4, glmer.nb) </w:t>
      </w:r>
      <w:r w:rsidR="00B647FA">
        <w:t>with rep ID as a random effect</w:t>
      </w:r>
      <w:r>
        <w:t xml:space="preserve">, and abundances, arthropod </w:t>
      </w:r>
      <w:r w:rsidR="009E7102">
        <w:t>species richness</w:t>
      </w:r>
      <w:r>
        <w:t>, percent annual cover, annual species richness and annual bloom density</w:t>
      </w:r>
      <w:r w:rsidR="009E7102">
        <w:t xml:space="preserve"> as response</w:t>
      </w:r>
      <w:r>
        <w:t>s</w:t>
      </w:r>
      <w:r w:rsidR="00B647FA">
        <w:t>.</w:t>
      </w:r>
      <w:r w:rsidR="00625030">
        <w:t xml:space="preserve"> </w:t>
      </w:r>
      <w:r w:rsidR="004D17FD">
        <w:t xml:space="preserve">Beetles from </w:t>
      </w:r>
      <w:r w:rsidR="00B647FA">
        <w:t>the family Melyridae made up 1217</w:t>
      </w:r>
      <w:r w:rsidR="004D17FD">
        <w:t xml:space="preserve"> of the </w:t>
      </w:r>
      <w:r w:rsidR="00B647FA">
        <w:t>3</w:t>
      </w:r>
      <w:r>
        <w:t>384</w:t>
      </w:r>
      <w:r w:rsidR="00B647FA">
        <w:t xml:space="preserve"> </w:t>
      </w:r>
      <w:r w:rsidR="004D17FD">
        <w:t>total arthr</w:t>
      </w:r>
      <w:r w:rsidR="00844B3D">
        <w:t xml:space="preserve">opods captured, </w:t>
      </w:r>
      <w:r w:rsidR="00B647FA">
        <w:t xml:space="preserve">therefore abundance models were fit with </w:t>
      </w:r>
      <w:r w:rsidR="009E7102">
        <w:t>Melyridae</w:t>
      </w:r>
      <w:r w:rsidR="008B5642">
        <w:t xml:space="preserve"> excluded, included and</w:t>
      </w:r>
      <w:r w:rsidR="004D17FD">
        <w:t xml:space="preserve"> </w:t>
      </w:r>
      <w:r w:rsidR="00B647FA">
        <w:t>individually</w:t>
      </w:r>
      <w:r w:rsidR="004D17FD">
        <w:t xml:space="preserve"> </w:t>
      </w:r>
      <w:r w:rsidR="009E7102">
        <w:t>to avoid bias. A poisson GLMM (lme4) was used to determine differences in bee abundance between the treatments.</w:t>
      </w:r>
    </w:p>
    <w:p w:rsidR="00443C1E" w:rsidRDefault="00443C1E">
      <w:pPr>
        <w:rPr>
          <w:u w:val="single"/>
        </w:rPr>
      </w:pPr>
      <w:r w:rsidRPr="0018395C">
        <w:rPr>
          <w:u w:val="single"/>
        </w:rPr>
        <w:t>Pollen</w:t>
      </w:r>
    </w:p>
    <w:p w:rsidR="00FD0761" w:rsidRDefault="009E7102">
      <w:r>
        <w:t>I fit quasipoisson</w:t>
      </w:r>
      <w:r w:rsidR="007C32D0">
        <w:t xml:space="preserve"> models</w:t>
      </w:r>
      <w:r>
        <w:t xml:space="preserve"> (</w:t>
      </w:r>
      <w:r w:rsidR="007C32D0">
        <w:t>MASS, glmmPQL) with conspecific and heterospecific pollen counts as response variables, and the sample nested in the flower nest</w:t>
      </w:r>
      <w:r w:rsidR="00031660">
        <w:t>ed</w:t>
      </w:r>
      <w:r w:rsidR="007C32D0">
        <w:t xml:space="preserve"> in the plant as a random effect. I used the distance to </w:t>
      </w:r>
      <w:r w:rsidR="007C32D0" w:rsidRPr="00031660">
        <w:rPr>
          <w:i/>
        </w:rPr>
        <w:t>L. tridentata</w:t>
      </w:r>
      <w:r w:rsidR="007C32D0">
        <w:t xml:space="preserve">, distance to the nearest conspecific neighbour and the number of </w:t>
      </w:r>
      <w:r w:rsidR="007C32D0" w:rsidRPr="00031660">
        <w:rPr>
          <w:i/>
        </w:rPr>
        <w:t>M. glabrata</w:t>
      </w:r>
      <w:r w:rsidR="007C32D0">
        <w:t xml:space="preserve"> flowers as predictors.</w:t>
      </w:r>
    </w:p>
    <w:p w:rsidR="00F40F5F" w:rsidRPr="00DA24A9" w:rsidRDefault="00031660">
      <w:pPr>
        <w:rPr>
          <w:u w:val="single"/>
        </w:rPr>
      </w:pPr>
      <w:r w:rsidRPr="00DA24A9">
        <w:rPr>
          <w:u w:val="single"/>
        </w:rPr>
        <w:t xml:space="preserve">Pollinator visitation to </w:t>
      </w:r>
      <w:r w:rsidRPr="00DA24A9">
        <w:rPr>
          <w:i/>
          <w:u w:val="single"/>
        </w:rPr>
        <w:t>L</w:t>
      </w:r>
      <w:r w:rsidR="00DA24A9" w:rsidRPr="00DA24A9">
        <w:rPr>
          <w:i/>
          <w:u w:val="single"/>
        </w:rPr>
        <w:t>. tridentata</w:t>
      </w:r>
    </w:p>
    <w:p w:rsidR="00F40F5F" w:rsidRPr="00FD0761" w:rsidRDefault="003E00B3">
      <w:r>
        <w:t xml:space="preserve">To test if </w:t>
      </w:r>
      <w:r w:rsidRPr="005E7E8F">
        <w:rPr>
          <w:i/>
        </w:rPr>
        <w:t>L. tridentata</w:t>
      </w:r>
      <w:r>
        <w:t xml:space="preserve"> individuals with more flowers are more attractive to pollinators, </w:t>
      </w:r>
      <w:r w:rsidR="00F40F5F">
        <w:t>I used a quasipoisson GLM (glm) wit</w:t>
      </w:r>
      <w:r w:rsidR="00031660">
        <w:t xml:space="preserve">h visitation rates as the response and </w:t>
      </w:r>
      <w:r w:rsidR="00F40F5F">
        <w:t>flower number as predictors.</w:t>
      </w:r>
    </w:p>
    <w:p w:rsidR="00F861C6" w:rsidRPr="007C7338" w:rsidRDefault="0015677D">
      <w:pPr>
        <w:rPr>
          <w:u w:val="single"/>
        </w:rPr>
      </w:pPr>
      <w:r>
        <w:rPr>
          <w:u w:val="single"/>
        </w:rPr>
        <w:t>Ecological effects</w:t>
      </w:r>
    </w:p>
    <w:p w:rsidR="00052F27" w:rsidRDefault="005B7D33" w:rsidP="00202548">
      <w:r>
        <w:t>To compare the ecological effect of shrubs and blooming on five community response metrics (floral vistiation to M. glabrata,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172CF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as shrub or blooming, while control was open or pre-blooming. Microsites were matched when calculated the metric and non-matching sites were excluded from calculation.</w:t>
      </w:r>
      <w:r w:rsidR="00323ECC">
        <w:t xml:space="preserve"> </w:t>
      </w:r>
      <w:r w:rsidR="00202548" w:rsidRPr="00202548">
        <w:t>This metric is symmetric around 0, ranges from −1 to +1, and negative values denote relative</w:t>
      </w:r>
      <w:r w:rsidR="00202548" w:rsidRPr="00F861C6">
        <w:rPr>
          <w:i/>
        </w:rPr>
        <w:t xml:space="preserve"> </w:t>
      </w:r>
      <w:r w:rsidR="00202548" w:rsidRPr="00202548">
        <w:t>competition whilst positives denote facilitation.</w:t>
      </w:r>
      <w:r w:rsidR="00202548">
        <w:t xml:space="preserve"> </w:t>
      </w:r>
      <w:r w:rsidR="00323ECC">
        <w:t>To determine if the effect was significantly different from 0, 95% confidence intervals</w:t>
      </w:r>
      <w:r w:rsidR="00144DF1">
        <w:t xml:space="preserve"> around mean values were bootstrapped (boot, R), stratified by the microsite ID to account for the repeated measures.</w:t>
      </w:r>
    </w:p>
    <w:p w:rsidR="00A43EEF" w:rsidRDefault="00A43EEF" w:rsidP="00202548"/>
    <w:p w:rsidR="00144DF1" w:rsidRDefault="00144DF1" w:rsidP="00202548"/>
    <w:p w:rsidR="00144DF1" w:rsidRDefault="00144DF1" w:rsidP="00202548"/>
    <w:p w:rsidR="006F1CB9" w:rsidRDefault="006F1CB9" w:rsidP="00202548"/>
    <w:p w:rsidR="006F1CB9" w:rsidRPr="00052F27" w:rsidRDefault="006F1CB9" w:rsidP="00202548"/>
    <w:p w:rsidR="007638E6" w:rsidRPr="00AE7363" w:rsidRDefault="007638E6">
      <w:pPr>
        <w:rPr>
          <w:b/>
        </w:rPr>
      </w:pPr>
      <w:r w:rsidRPr="00AE7363">
        <w:rPr>
          <w:b/>
        </w:rPr>
        <w:lastRenderedPageBreak/>
        <w:t>Results</w:t>
      </w:r>
    </w:p>
    <w:p w:rsidR="0001769C" w:rsidRDefault="0009574D" w:rsidP="0001769C">
      <w:r>
        <w:rPr>
          <w:u w:val="single"/>
        </w:rPr>
        <w:t>Pollinator visitation</w:t>
      </w:r>
    </w:p>
    <w:p w:rsidR="009D5841" w:rsidRDefault="00E669A4" w:rsidP="00805752">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bout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 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rsidR="006214B5" w:rsidRDefault="00BE67B9" w:rsidP="00805752">
      <w:r w:rsidRPr="009377C8">
        <w:t xml:space="preserve">There was no significant influence </w:t>
      </w:r>
      <w:r w:rsidR="005F5B8B">
        <w:t>of heterospecific shrub blooming density on foraging bout frequency or total flowers visited. The was a significant effect of heterospecific</w:t>
      </w:r>
      <w:r w:rsidR="00AA5AC2">
        <w:t xml:space="preserve"> annual</w:t>
      </w:r>
      <w:r w:rsidR="005F5B8B">
        <w:t xml:space="preserve"> floral density on foraging </w:t>
      </w:r>
      <w:r w:rsidR="00AA5AC2">
        <w:t xml:space="preserve">bouts, but not flowers visited </w:t>
      </w:r>
      <w:r w:rsidR="000E36E5">
        <w:t>(Table 2)</w:t>
      </w:r>
      <w:r w:rsidR="00523861" w:rsidRPr="009377C8">
        <w:t>.</w:t>
      </w:r>
      <w:r w:rsidRPr="009377C8">
        <w:t xml:space="preserve"> </w:t>
      </w:r>
    </w:p>
    <w:p w:rsidR="00BF5C6A" w:rsidRDefault="005A0088" w:rsidP="00805752">
      <w:r w:rsidRPr="009377C8">
        <w:t>There was a significant correlation between flowers visited per hour betwe</w:t>
      </w:r>
      <w:r w:rsidR="000E36E5">
        <w:t xml:space="preserve">en paired shrub/open microsites </w:t>
      </w:r>
      <w:r w:rsidR="005F5B8B">
        <w:t xml:space="preserve">(0.262, </w:t>
      </w:r>
      <w:r w:rsidR="005F5B8B" w:rsidRPr="005F5B8B">
        <w:t>t = 2.8708, df = 112, p-value = 0.004898</w:t>
      </w:r>
      <w:r w:rsidR="005F5B8B">
        <w:t>).</w:t>
      </w:r>
    </w:p>
    <w:p w:rsidR="00AA5AC2" w:rsidRDefault="00BE67B9" w:rsidP="00805752">
      <w:r>
        <w:t>There was no significant difference between RTU visiting the microsites</w:t>
      </w:r>
      <w:r w:rsidR="00B87FCA">
        <w:t xml:space="preserve"> (Figure 1, Table </w:t>
      </w:r>
      <w:r w:rsidR="00763856">
        <w:t>B1</w:t>
      </w:r>
      <w:r w:rsidR="00677A8A">
        <w:t>)</w:t>
      </w:r>
      <w:r w:rsidR="00DE4F7F">
        <w:t xml:space="preserve">, nor were there significant interactions between RTU, microsite and </w:t>
      </w:r>
      <w:r w:rsidR="00AC1C47">
        <w:t>blooming (</w:t>
      </w:r>
      <w:r w:rsidR="00B87FCA">
        <w:t xml:space="preserve">Table </w:t>
      </w:r>
      <w:r w:rsidR="00763856">
        <w:t>B1</w:t>
      </w:r>
      <w:r w:rsidR="00B87FCA">
        <w:t>)</w:t>
      </w:r>
      <w:r w:rsidR="00621E5A">
        <w:t xml:space="preserve"> on the total flowers visited</w:t>
      </w:r>
      <w:r>
        <w:t xml:space="preserve">. </w:t>
      </w:r>
    </w:p>
    <w:p w:rsidR="00AA5AC2" w:rsidRDefault="00AA5AC2" w:rsidP="00805752">
      <w:r>
        <w:t xml:space="preserve">There were RTU specific changes in the number of foraging bouts and flowers visited with blooming (Table 3). </w:t>
      </w:r>
      <w:r w:rsidR="00BE67B9">
        <w:t xml:space="preserve">The </w:t>
      </w:r>
      <w:r>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t>4</w:t>
      </w:r>
      <w:r w:rsidR="00BE67B9">
        <w:t>).</w:t>
      </w:r>
    </w:p>
    <w:p w:rsidR="00502C85" w:rsidRDefault="00805752" w:rsidP="0001769C">
      <w:r w:rsidRPr="00805752">
        <w:t>There was also a negative effect of L. tridentata blooming on M. glabrata visit duration, but no microsite effect (</w:t>
      </w:r>
      <w:r w:rsidR="00AA5AC2">
        <w:t>Table 5</w:t>
      </w:r>
      <w:r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p>
    <w:p w:rsidR="00F9411F" w:rsidRDefault="00502C85" w:rsidP="0001769C">
      <w:r>
        <w:t>The proportion of flowers visited per visit decreased significantly with blooming at the shrub microsite only (</w:t>
      </w:r>
      <w:r w:rsidR="00AA5AC2">
        <w:t>Table 5</w:t>
      </w:r>
      <w:r>
        <w:t>), but there was no significant interaction between RTU and blooming or RTU and microsite</w:t>
      </w:r>
      <w:r w:rsidR="00AA5AC2">
        <w:t xml:space="preserve"> (Appendix)</w:t>
      </w:r>
      <w:r>
        <w:t xml:space="preserve">. </w:t>
      </w:r>
    </w:p>
    <w:p w:rsidR="00C952F8" w:rsidRDefault="00C952F8" w:rsidP="00C952F8">
      <w:pPr>
        <w:rPr>
          <w:u w:val="single"/>
        </w:rPr>
      </w:pPr>
      <w:r w:rsidRPr="00AA68D6">
        <w:rPr>
          <w:u w:val="single"/>
        </w:rPr>
        <w:t>Pollen Deposition</w:t>
      </w:r>
    </w:p>
    <w:p w:rsidR="00C952F8" w:rsidRDefault="00C952F8" w:rsidP="00C952F8">
      <w:r w:rsidRPr="00AA68D6">
        <w:t xml:space="preserve">At the nearby site, there was no </w:t>
      </w:r>
      <w:r w:rsidR="00C7284D">
        <w:t xml:space="preserve">significant influence of </w:t>
      </w:r>
      <w:r w:rsidR="00C7284D" w:rsidRPr="00AA68D6">
        <w:t xml:space="preserve">proximity to </w:t>
      </w:r>
      <w:r w:rsidR="00C7284D" w:rsidRPr="00C7284D">
        <w:rPr>
          <w:i/>
        </w:rPr>
        <w:t>L. tridentata</w:t>
      </w:r>
      <w:r w:rsidR="00C7284D">
        <w:rPr>
          <w:i/>
        </w:rPr>
        <w:t xml:space="preserve"> </w:t>
      </w:r>
      <w:r w:rsidR="00C7284D">
        <w:t>or the number of conspecific flowers (Figure 3) on conspecific pollen deposition, however there was a marginally significant effect of distance to nearest conspecific neighbour (Table 6). H</w:t>
      </w:r>
      <w:r w:rsidRPr="00AA68D6">
        <w:t>eterospecific pollen deposition increased</w:t>
      </w:r>
      <w:r w:rsidR="00C7284D">
        <w:t xml:space="preserve"> significantly with distance</w:t>
      </w:r>
      <w:r w:rsidRPr="00AA68D6">
        <w:t xml:space="preserve"> from </w:t>
      </w:r>
      <w:r w:rsidRPr="00C7284D">
        <w:rPr>
          <w:i/>
        </w:rPr>
        <w:t>L. tridentata</w:t>
      </w:r>
      <w:r w:rsidRPr="00AA68D6">
        <w:t>.</w:t>
      </w:r>
      <w:r>
        <w:t xml:space="preserve"> Conspecific and heterospecific pollen deposition were significantly correlated (0.15, p = 0.01). </w:t>
      </w:r>
    </w:p>
    <w:p w:rsidR="00C952F8" w:rsidRDefault="00C952F8" w:rsidP="00C952F8">
      <w:pPr>
        <w:rPr>
          <w:u w:val="single"/>
        </w:rPr>
      </w:pPr>
    </w:p>
    <w:p w:rsidR="00C952F8" w:rsidRDefault="00C952F8" w:rsidP="00C952F8">
      <w:pPr>
        <w:rPr>
          <w:u w:val="single"/>
        </w:rPr>
      </w:pPr>
    </w:p>
    <w:p w:rsidR="00C7284D" w:rsidRDefault="00C7284D" w:rsidP="00C952F8">
      <w:pPr>
        <w:rPr>
          <w:u w:val="single"/>
        </w:rPr>
      </w:pPr>
    </w:p>
    <w:p w:rsidR="00C952F8" w:rsidRPr="006861EF" w:rsidRDefault="00C952F8" w:rsidP="00C952F8">
      <w:pPr>
        <w:rPr>
          <w:u w:val="single"/>
        </w:rPr>
      </w:pPr>
      <w:r w:rsidRPr="006861EF">
        <w:rPr>
          <w:u w:val="single"/>
        </w:rPr>
        <w:lastRenderedPageBreak/>
        <w:t>Visitation</w:t>
      </w:r>
      <w:r>
        <w:rPr>
          <w:u w:val="single"/>
        </w:rPr>
        <w:t xml:space="preserve"> to larrea</w:t>
      </w:r>
    </w:p>
    <w:p w:rsidR="00C952F8" w:rsidRDefault="00C7284D" w:rsidP="0001769C">
      <w:r>
        <w:t>Pollinator visitation</w:t>
      </w:r>
      <w:r w:rsidR="00C952F8">
        <w:t xml:space="preserve"> </w:t>
      </w:r>
      <w:r>
        <w:t xml:space="preserve">to </w:t>
      </w:r>
      <w:r w:rsidRPr="00C7284D">
        <w:rPr>
          <w:i/>
        </w:rPr>
        <w:t>L. tridentata</w:t>
      </w:r>
      <w:r>
        <w:t xml:space="preserve"> </w:t>
      </w:r>
      <w:r w:rsidR="00C952F8">
        <w:t xml:space="preserve">increased with </w:t>
      </w:r>
      <w:r>
        <w:t>floral abundance</w:t>
      </w:r>
      <w:r w:rsidR="00C952F8">
        <w:t xml:space="preserve"> (GLM: Est: </w:t>
      </w:r>
      <w:r w:rsidR="00C952F8" w:rsidRPr="00B86602">
        <w:t>0.0013408</w:t>
      </w:r>
      <w:r w:rsidR="00C952F8">
        <w:t xml:space="preserve">, </w:t>
      </w:r>
      <w:r w:rsidR="00C952F8" w:rsidRPr="00B86602">
        <w:t>χ2</w:t>
      </w:r>
      <w:r w:rsidR="00C952F8">
        <w:t>:</w:t>
      </w:r>
      <w:r w:rsidR="00C952F8" w:rsidRPr="00B86602">
        <w:t xml:space="preserve"> 4.6383</w:t>
      </w:r>
      <w:r w:rsidR="00C952F8">
        <w:t xml:space="preserve">, p = </w:t>
      </w:r>
      <w:r w:rsidR="00C952F8" w:rsidRPr="00B86602">
        <w:t>0.02283</w:t>
      </w:r>
      <w:r w:rsidR="00C952F8">
        <w:t>).</w:t>
      </w:r>
      <w:r>
        <w:t xml:space="preserve"> Floral abundance and shrub height (Pearson’s, 0.3185, p = </w:t>
      </w:r>
      <w:r w:rsidRPr="0014622A">
        <w:t>0.03511</w:t>
      </w:r>
      <w:r>
        <w:t>) were correlated.</w:t>
      </w:r>
      <w:r w:rsidR="00C468CB">
        <w:t xml:space="preserve"> </w:t>
      </w:r>
      <w:r w:rsidR="00C468CB">
        <w:rPr>
          <w:i/>
        </w:rPr>
        <w:t>L. tridentata</w:t>
      </w:r>
      <w:r w:rsidR="00C468CB">
        <w:t xml:space="preserve"> received 197 floral visit over 15 hours of observations.</w:t>
      </w:r>
      <w:r w:rsidR="004012A4">
        <w:t xml:space="preserve"> Of 169 visits made by bees, </w:t>
      </w:r>
      <w:r w:rsidR="004012A4" w:rsidRPr="004012A4">
        <w:rPr>
          <w:i/>
        </w:rPr>
        <w:t>Apis mellifera</w:t>
      </w:r>
      <w:r w:rsidR="004012A4">
        <w:t xml:space="preserve"> was the most frequent visitor (32%), </w:t>
      </w:r>
      <w:r w:rsidR="004012A4" w:rsidRPr="004012A4">
        <w:rPr>
          <w:i/>
        </w:rPr>
        <w:t>Centris</w:t>
      </w:r>
      <w:r w:rsidR="004012A4">
        <w:t xml:space="preserve"> sp. (21%), </w:t>
      </w:r>
      <w:r w:rsidR="004012A4">
        <w:rPr>
          <w:i/>
        </w:rPr>
        <w:t>Hesperapis larrae</w:t>
      </w:r>
      <w:r w:rsidR="004012A4">
        <w:t xml:space="preserve"> (18%) and </w:t>
      </w:r>
      <w:r w:rsidR="004012A4" w:rsidRPr="004012A4">
        <w:rPr>
          <w:i/>
        </w:rPr>
        <w:t>Megandrena enceliae</w:t>
      </w:r>
      <w:r w:rsidR="004012A4">
        <w:t xml:space="preserve"> (7%) and other solitary bees (23%) including </w:t>
      </w:r>
      <w:r w:rsidR="004012A4" w:rsidRPr="004012A4">
        <w:rPr>
          <w:i/>
        </w:rPr>
        <w:t>Hoplitis</w:t>
      </w:r>
      <w:r w:rsidR="004012A4">
        <w:t xml:space="preserve"> and </w:t>
      </w:r>
      <w:r w:rsidR="004012A4" w:rsidRPr="004012A4">
        <w:rPr>
          <w:i/>
        </w:rPr>
        <w:t>Megachile</w:t>
      </w:r>
      <w:r w:rsidR="004012A4">
        <w:t>.</w:t>
      </w:r>
    </w:p>
    <w:p w:rsidR="0015677D" w:rsidRPr="003D576D" w:rsidRDefault="0015677D" w:rsidP="0015677D">
      <w:pPr>
        <w:tabs>
          <w:tab w:val="left" w:pos="1335"/>
        </w:tabs>
        <w:rPr>
          <w:u w:val="single"/>
        </w:rPr>
      </w:pPr>
      <w:r w:rsidRPr="003D576D">
        <w:rPr>
          <w:u w:val="single"/>
        </w:rPr>
        <w:t>Positive influences on other communities</w:t>
      </w:r>
    </w:p>
    <w:p w:rsidR="00E90F5C" w:rsidRDefault="005D32A0" w:rsidP="00E90F5C">
      <w:r>
        <w:t>3400 arthropods spanning 1</w:t>
      </w:r>
      <w:r w:rsidR="007F133C">
        <w:t>2</w:t>
      </w:r>
      <w:r w:rsidR="00C952F8">
        <w:t>1</w:t>
      </w:r>
      <w:r>
        <w:t xml:space="preserve"> taxonomic groups</w:t>
      </w:r>
      <w:r w:rsidR="00C952F8">
        <w:t xml:space="preserve"> (Appendix B)</w:t>
      </w:r>
      <w:r>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E90F5C">
        <w:t xml:space="preserve">There is a significant correlation of insect abundance (Melyridae excluded) between the paired shrub/open microsites (p = </w:t>
      </w:r>
      <w:r w:rsidR="00E90F5C" w:rsidRPr="0004122F">
        <w:t>4.41e-07</w:t>
      </w:r>
      <w:r w:rsidR="00E90F5C">
        <w:t xml:space="preserve">, </w:t>
      </w:r>
      <w:r w:rsidR="00E90F5C" w:rsidRPr="0004122F">
        <w:t>0.4576805</w:t>
      </w:r>
      <w:r w:rsidR="00E90F5C">
        <w:t xml:space="preserve">). </w:t>
      </w:r>
    </w:p>
    <w:p w:rsidR="00C47DCD" w:rsidRDefault="00C47DCD" w:rsidP="0091494C">
      <w:r>
        <w:t xml:space="preserve">There was a negative effect of shrub microsite on </w:t>
      </w:r>
      <w:r w:rsidR="00CC611D">
        <w:t xml:space="preserve">Melyridae </w:t>
      </w:r>
      <w:r w:rsidR="006854CA">
        <w:t xml:space="preserve">abundance, and a negative effect of blooming at the open microsite only (Table </w:t>
      </w:r>
      <w:r w:rsidR="00D906B9">
        <w:t>7</w:t>
      </w:r>
      <w:r w:rsidR="006854CA">
        <w:t>)</w:t>
      </w:r>
      <w:r w:rsidR="002715FB">
        <w:t xml:space="preserve"> </w:t>
      </w:r>
    </w:p>
    <w:p w:rsidR="00506418" w:rsidRDefault="00506418" w:rsidP="0091494C">
      <w:r>
        <w:t>There was no significant difference in bee abundance caught in pan traps between any of the treatments (</w:t>
      </w:r>
      <w:r w:rsidR="006854CA">
        <w:t xml:space="preserve">Table </w:t>
      </w:r>
      <w:r w:rsidR="00D906B9">
        <w:t>8</w:t>
      </w:r>
      <w:r>
        <w:t xml:space="preserve">). </w:t>
      </w:r>
    </w:p>
    <w:p w:rsidR="00E90F5C" w:rsidRDefault="0091494C" w:rsidP="00E90F5C">
      <w:r>
        <w:t>Percent cover of ground vegetation was significantly greater in shrub microsit</w:t>
      </w:r>
      <w:r w:rsidR="00274B48">
        <w:t>es</w:t>
      </w:r>
      <w:r w:rsidR="00E90F5C">
        <w:t xml:space="preserve"> (Table </w:t>
      </w:r>
      <w:r w:rsidR="00D906B9">
        <w:t>9</w:t>
      </w:r>
      <w:r w:rsidR="00E90F5C">
        <w:t>). There was a significant decrease with blooming in the open microsite only. There was a significant decrease in annual floral density with blooming. There was no significant difference in annual species richness between any of the treatments.</w:t>
      </w:r>
    </w:p>
    <w:p w:rsidR="00576C94" w:rsidRPr="00AF1310" w:rsidRDefault="00D51033" w:rsidP="0004122F">
      <w:pPr>
        <w:rPr>
          <w:u w:val="single"/>
        </w:rPr>
      </w:pPr>
      <w:r>
        <w:rPr>
          <w:u w:val="single"/>
        </w:rPr>
        <w:t>Ecological</w:t>
      </w:r>
      <w:r w:rsidR="00D649B9" w:rsidRPr="00D649B9">
        <w:rPr>
          <w:u w:val="single"/>
        </w:rPr>
        <w:t xml:space="preserve"> effects</w:t>
      </w:r>
    </w:p>
    <w:p w:rsidR="00D51033" w:rsidRDefault="00D51033" w:rsidP="0004122F">
      <w:r>
        <w:t xml:space="preserve">Shrubs had a competitive effect on floral visitation of </w:t>
      </w:r>
      <w:r w:rsidRPr="00D51033">
        <w:rPr>
          <w:i/>
        </w:rPr>
        <w:t>M. glabrata</w:t>
      </w:r>
      <w:r>
        <w:rPr>
          <w:i/>
        </w:rPr>
        <w:t xml:space="preserve">, </w:t>
      </w:r>
      <w:r>
        <w:t>a facilitative effect on arthropod abundance, arthropod species richness, percent cover and a neutral effect on annual richness. Blooming had a negative effect on all metrics (Figure 5).</w:t>
      </w:r>
    </w:p>
    <w:p w:rsidR="00D51033" w:rsidRDefault="00D51033" w:rsidP="00D51033">
      <w:pPr>
        <w:rPr>
          <w:u w:val="single"/>
        </w:rPr>
      </w:pPr>
      <w:r w:rsidRPr="00576C94">
        <w:rPr>
          <w:u w:val="single"/>
        </w:rPr>
        <w:t>Climate amelioration</w:t>
      </w:r>
    </w:p>
    <w:p w:rsidR="00D51033" w:rsidRDefault="00D51033" w:rsidP="00D51033">
      <w:r>
        <w:t xml:space="preserve">Mean daytime temperatures were significantly lower (Figure 6,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r w:rsidR="00C10AAE">
        <w:t>.</w:t>
      </w:r>
    </w:p>
    <w:p w:rsidR="00D51033" w:rsidRDefault="00D51033" w:rsidP="0004122F"/>
    <w:p w:rsidR="0069528F" w:rsidRDefault="0069528F" w:rsidP="0004122F"/>
    <w:p w:rsidR="0069528F" w:rsidRDefault="0069528F" w:rsidP="0004122F"/>
    <w:p w:rsidR="0069528F" w:rsidRDefault="0069528F" w:rsidP="0004122F"/>
    <w:p w:rsidR="00D6250C" w:rsidRPr="00D51033" w:rsidRDefault="00D6250C" w:rsidP="0004122F"/>
    <w:p w:rsidR="005A3B82" w:rsidRPr="00563FE2" w:rsidRDefault="005A3B82" w:rsidP="0004122F">
      <w:pPr>
        <w:rPr>
          <w:b/>
        </w:rPr>
      </w:pPr>
      <w:r w:rsidRPr="00563FE2">
        <w:rPr>
          <w:b/>
        </w:rPr>
        <w:lastRenderedPageBreak/>
        <w:t xml:space="preserve">Discussion </w:t>
      </w:r>
    </w:p>
    <w:p w:rsidR="00B26370" w:rsidRDefault="00563FE2" w:rsidP="00B26370">
      <w:r w:rsidRPr="00753EBF">
        <w:rPr>
          <w:i/>
        </w:rPr>
        <w:t>Larrea tridentata</w:t>
      </w:r>
      <w:r>
        <w:t xml:space="preserve"> </w:t>
      </w:r>
      <w:r w:rsidR="007D3711">
        <w:t>engaged</w:t>
      </w:r>
      <w:r w:rsidR="00F9076F">
        <w:t xml:space="preserve"> in simultaneous positive and negative interactions with the surrounding plant and arthropod communities. </w:t>
      </w:r>
      <w:r w:rsidR="00D27D99">
        <w:t>There was</w:t>
      </w:r>
      <w:r w:rsidR="00D516EB">
        <w:t xml:space="preserve"> </w:t>
      </w:r>
      <w:r w:rsidR="00697B93" w:rsidRPr="00697B93">
        <w:t xml:space="preserve">partial support for the </w:t>
      </w:r>
      <w:r w:rsidR="00D516EB">
        <w:t xml:space="preserve">main </w:t>
      </w:r>
      <w:r w:rsidR="002E61F9">
        <w:t xml:space="preserve">hypothesis.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697B93" w:rsidRPr="00997FB7">
        <w:rPr>
          <w:i/>
        </w:rPr>
        <w:t>M. glabrata</w:t>
      </w:r>
      <w:r w:rsidR="00697B93" w:rsidRPr="00697B93">
        <w:t xml:space="preserve"> but this 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697B93" w:rsidRPr="00997FB7">
        <w:rPr>
          <w:i/>
        </w:rPr>
        <w:t>L. tridentata</w:t>
      </w:r>
      <w:r w:rsidR="00697B93" w:rsidRPr="00697B93">
        <w:t xml:space="preserve"> compete</w:t>
      </w:r>
      <w:r w:rsidR="00997FB7">
        <w:t>d</w:t>
      </w:r>
      <w:r w:rsidR="00697B93" w:rsidRPr="00697B93">
        <w:t xml:space="preserve"> with, rather than facilitate</w:t>
      </w:r>
      <w:r w:rsidR="00997FB7">
        <w:t>d</w:t>
      </w:r>
      <w:r w:rsidR="00697B93" w:rsidRPr="00697B93">
        <w:t xml:space="preserve"> </w:t>
      </w:r>
      <w:r w:rsidR="00997FB7" w:rsidRPr="00997FB7">
        <w:rPr>
          <w:i/>
        </w:rPr>
        <w:t>M. glabrata</w:t>
      </w:r>
      <w:r w:rsidR="00997FB7">
        <w:t xml:space="preserve"> </w:t>
      </w:r>
      <w:r w:rsidR="00DA321A">
        <w:t>by</w:t>
      </w:r>
      <w:r w:rsidR="00997FB7">
        <w:t xml:space="preserve"> co-blooming. </w:t>
      </w:r>
      <w:r w:rsidR="009709E8">
        <w:t xml:space="preserve">There was an effect of facilitation of annual heterospecific blooms on number of foraging bouts made, but not flower visits. </w:t>
      </w:r>
      <w:r w:rsidR="001578B1">
        <w:t xml:space="preserve">The observed negative effect of the shrub microsite was likely due to obscuring or shading because there was no species specific response. </w:t>
      </w:r>
      <w:r w:rsidR="004A335E">
        <w:t>The term m</w:t>
      </w:r>
      <w:r w:rsidR="00242BA2">
        <w:t>agnet species refers to</w:t>
      </w:r>
      <w:r w:rsidR="004A335E">
        <w:t xml:space="preserve"> a highly attractive</w:t>
      </w:r>
      <w:r w:rsidR="006D52D1">
        <w:t xml:space="preserve"> plant</w:t>
      </w:r>
      <w:r w:rsidR="004A335E">
        <w:t xml:space="preserve"> species </w:t>
      </w:r>
      <w:r w:rsidR="006D52D1">
        <w:fldChar w:fldCharType="begin"/>
      </w:r>
      <w:r w:rsidR="006D52D1">
        <w:instrText xml:space="preserve"> ADDIN EN.CITE &lt;EndNote&gt;&lt;Cite&gt;&lt;Author&gt;Laverty&lt;/Author&gt;&lt;Year&gt;1992&lt;/Year&gt;&lt;RecNum&gt;108&lt;/RecNum&gt;&lt;DisplayText&gt;(Laverty, 1992; Molina-Montenegro et al., 2008)&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Molina-Montenegro&lt;/Author&gt;&lt;Year&gt;2008&lt;/Year&gt;&lt;RecNum&gt;117&lt;/RecNum&gt;&lt;record&gt;&lt;rec-number&gt;117&lt;/rec-number&gt;&lt;foreign-keys&gt;&lt;key app="EN" db-id="efxxxd2elfvxfde05eev9swq9zv0dswrxzp2"&gt;117&lt;/key&gt;&lt;/foreign-keys&gt;&lt;ref-type name="Journal Article"&gt;17&lt;/ref-type&gt;&lt;contributors&gt;&lt;authors&gt;&lt;author&gt;Molina-Montenegro, Marco A.&lt;/author&gt;&lt;author&gt;Badano, Ernesto I.&lt;/author&gt;&lt;author&gt;Cavieres, Lohengrin A.&lt;/author&gt;&lt;/authors&gt;&lt;/contributors&gt;&lt;titles&gt;&lt;title&gt;Positive interactions among plant species for pollinator service: assessing the ‘magnet species’ concept with invasive species&lt;/title&gt;&lt;secondary-title&gt;Oikos&lt;/secondary-title&gt;&lt;/titles&gt;&lt;periodical&gt;&lt;full-title&gt;Oikos&lt;/full-title&gt;&lt;/periodical&gt;&lt;pages&gt;1833-1839&lt;/pages&gt;&lt;volume&gt;117&lt;/volume&gt;&lt;number&gt;12&lt;/number&gt;&lt;section&gt;1833&lt;/section&gt;&lt;dates&gt;&lt;year&gt;2008&lt;/year&gt;&lt;/dates&gt;&lt;isbn&gt;00301299&amp;#xD;16000706&lt;/isbn&gt;&lt;urls&gt;&lt;/urls&gt;&lt;electronic-resource-num&gt;10.1111/j.0030-1299.2008.16896.x&lt;/electronic-resource-num&gt;&lt;/record&gt;&lt;/Cite&gt;&lt;/EndNote&gt;</w:instrText>
      </w:r>
      <w:r w:rsidR="006D52D1">
        <w:fldChar w:fldCharType="separate"/>
      </w:r>
      <w:r w:rsidR="006D52D1">
        <w:rPr>
          <w:noProof/>
        </w:rPr>
        <w:t>(</w:t>
      </w:r>
      <w:hyperlink w:anchor="_ENREF_44" w:tooltip="Laverty, 1992 #108" w:history="1">
        <w:r w:rsidR="00172CFB">
          <w:rPr>
            <w:noProof/>
          </w:rPr>
          <w:t>Laverty, 1992</w:t>
        </w:r>
      </w:hyperlink>
      <w:r w:rsidR="006D52D1">
        <w:rPr>
          <w:noProof/>
        </w:rPr>
        <w:t xml:space="preserve">; </w:t>
      </w:r>
      <w:hyperlink w:anchor="_ENREF_55" w:tooltip="Molina-Montenegro, 2008 #117" w:history="1">
        <w:r w:rsidR="00172CFB">
          <w:rPr>
            <w:noProof/>
          </w:rPr>
          <w:t>Molina-Montenegro et al., 2008</w:t>
        </w:r>
      </w:hyperlink>
      <w:r w:rsidR="006D52D1">
        <w:rPr>
          <w:noProof/>
        </w:rPr>
        <w:t>)</w:t>
      </w:r>
      <w:r w:rsidR="006D52D1">
        <w:fldChar w:fldCharType="end"/>
      </w:r>
      <w:r w:rsidR="006D52D1">
        <w:t>. H</w:t>
      </w:r>
      <w:r w:rsidR="00242BA2">
        <w:t>owever</w:t>
      </w:r>
      <w:r w:rsidR="006D52D1">
        <w:t>,</w:t>
      </w:r>
      <w:r w:rsidR="00B67A8E">
        <w:t xml:space="preserve"> the</w:t>
      </w:r>
      <w:r w:rsidR="006D52D1">
        <w:t xml:space="preserve"> traits that make a plant</w:t>
      </w:r>
      <w:r w:rsidR="00242BA2">
        <w:t xml:space="preserve"> attractive</w:t>
      </w:r>
      <w:r w:rsidR="00D6250C">
        <w:t xml:space="preserve"> to pollinators</w:t>
      </w:r>
      <w:r w:rsidR="00242BA2">
        <w:t xml:space="preserve">, such as </w:t>
      </w:r>
      <w:r w:rsidR="006D52D1">
        <w:t>a large floral display</w:t>
      </w:r>
      <w:r w:rsidR="005F066B">
        <w:t xml:space="preserve"> </w:t>
      </w:r>
      <w:r w:rsidR="005F066B">
        <w:fldChar w:fldCharType="begin"/>
      </w:r>
      <w:r w:rsidR="005F066B">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F066B">
        <w:fldChar w:fldCharType="separate"/>
      </w:r>
      <w:r w:rsidR="005F066B">
        <w:rPr>
          <w:noProof/>
        </w:rPr>
        <w:t>(</w:t>
      </w:r>
      <w:hyperlink w:anchor="_ENREF_7" w:tooltip="Bosch, 2001 #253" w:history="1">
        <w:r w:rsidR="00172CFB">
          <w:rPr>
            <w:noProof/>
          </w:rPr>
          <w:t>Bosch and Waser, 2001</w:t>
        </w:r>
      </w:hyperlink>
      <w:r w:rsidR="005F066B">
        <w:rPr>
          <w:noProof/>
        </w:rPr>
        <w:t>)</w:t>
      </w:r>
      <w:r w:rsidR="005F066B">
        <w:fldChar w:fldCharType="end"/>
      </w:r>
      <w:r w:rsidR="00242BA2">
        <w:t>,</w:t>
      </w:r>
      <w:r w:rsidR="00242BA2" w:rsidRPr="00242BA2">
        <w:t xml:space="preserve"> height </w:t>
      </w:r>
      <w:r w:rsidR="005F066B">
        <w:fldChar w:fldCharType="begin"/>
      </w:r>
      <w:r w:rsidR="005F066B">
        <w: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instrText>
      </w:r>
      <w:r w:rsidR="005F066B">
        <w:fldChar w:fldCharType="separate"/>
      </w:r>
      <w:r w:rsidR="005F066B">
        <w:rPr>
          <w:noProof/>
        </w:rPr>
        <w:t>(</w:t>
      </w:r>
      <w:hyperlink w:anchor="_ENREF_23" w:tooltip="Donnelly, 1998 #252" w:history="1">
        <w:r w:rsidR="00172CFB">
          <w:rPr>
            <w:noProof/>
          </w:rPr>
          <w:t>Donnelly et al., 1998</w:t>
        </w:r>
      </w:hyperlink>
      <w:r w:rsidR="005F066B">
        <w:rPr>
          <w:noProof/>
        </w:rPr>
        <w:t>)</w:t>
      </w:r>
      <w:r w:rsidR="005F066B">
        <w:fldChar w:fldCharType="end"/>
      </w:r>
      <w:r w:rsidR="005F066B">
        <w:t xml:space="preserve">, flower size </w:t>
      </w:r>
      <w:r w:rsidR="005F066B">
        <w:fldChar w:fldCharType="begin"/>
      </w:r>
      <w:r w:rsidR="005F066B">
        <w: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instrText>
      </w:r>
      <w:r w:rsidR="005F066B">
        <w:fldChar w:fldCharType="separate"/>
      </w:r>
      <w:r w:rsidR="005F066B">
        <w:rPr>
          <w:noProof/>
        </w:rPr>
        <w:t>(</w:t>
      </w:r>
      <w:hyperlink w:anchor="_ENREF_21" w:tooltip="Conner, 1996 #251" w:history="1">
        <w:r w:rsidR="00172CFB">
          <w:rPr>
            <w:noProof/>
          </w:rPr>
          <w:t>Conner and Rush, 1996</w:t>
        </w:r>
      </w:hyperlink>
      <w:r w:rsidR="005F066B">
        <w:rPr>
          <w:noProof/>
        </w:rPr>
        <w:t>)</w:t>
      </w:r>
      <w:r w:rsidR="005F066B">
        <w:fldChar w:fldCharType="end"/>
      </w:r>
      <w:r w:rsidR="006D52D1">
        <w:t xml:space="preserve"> </w:t>
      </w:r>
      <w:r w:rsidR="00242BA2">
        <w:t>o</w:t>
      </w:r>
      <w:r w:rsidR="00B67A8E">
        <w:t xml:space="preserve">r </w:t>
      </w:r>
      <w:r w:rsidR="005F066B">
        <w:t xml:space="preserve">rich rewards </w:t>
      </w:r>
      <w:r w:rsidR="005F066B">
        <w:fldChar w:fldCharType="begin"/>
      </w:r>
      <w:r w:rsidR="005F066B">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F066B">
        <w:fldChar w:fldCharType="separate"/>
      </w:r>
      <w:r w:rsidR="005F066B">
        <w:rPr>
          <w:noProof/>
        </w:rPr>
        <w:t>(</w:t>
      </w:r>
      <w:hyperlink w:anchor="_ENREF_67" w:tooltip="Robertson, 1999 #250" w:history="1">
        <w:r w:rsidR="00172CFB">
          <w:rPr>
            <w:noProof/>
          </w:rPr>
          <w:t>Robertson et al., 1999</w:t>
        </w:r>
      </w:hyperlink>
      <w:r w:rsidR="005F066B">
        <w:rPr>
          <w:noProof/>
        </w:rPr>
        <w:t>)</w:t>
      </w:r>
      <w:r w:rsidR="005F066B">
        <w:fldChar w:fldCharType="end"/>
      </w:r>
      <w:r w:rsidR="005F066B">
        <w:t xml:space="preserve"> </w:t>
      </w:r>
      <w:r w:rsidR="00260140">
        <w:t>also make it likely to be a</w:t>
      </w:r>
      <w:r w:rsidR="006F39CE">
        <w:t xml:space="preserve"> good competitor. </w:t>
      </w:r>
      <w:r w:rsidR="00D6250C">
        <w:t>Thus, the sign of this</w:t>
      </w:r>
      <w:r w:rsidR="00124B75">
        <w:t xml:space="preserve"> interaction is</w:t>
      </w:r>
      <w:r w:rsidR="00D6250C">
        <w:t xml:space="preserve"> likely</w:t>
      </w:r>
      <w:r w:rsidR="00124B75">
        <w:t xml:space="preserve"> context-dependent. </w:t>
      </w:r>
      <w:r w:rsidR="00D6250C">
        <w:t xml:space="preserve">In this study, the </w:t>
      </w:r>
      <w:r w:rsidR="00B26370">
        <w:t>context leading</w:t>
      </w:r>
      <w:r w:rsidR="00CB6702">
        <w:t xml:space="preserve"> to competition wa</w:t>
      </w:r>
      <w:r w:rsidR="00B26370">
        <w:t>s the identity, phenology and behaviour of the associated pollinator communities.</w:t>
      </w:r>
    </w:p>
    <w:p w:rsidR="002753D7" w:rsidRPr="002753D7" w:rsidRDefault="002753D7" w:rsidP="00520BCD">
      <w:pPr>
        <w:rPr>
          <w:u w:val="single"/>
        </w:rPr>
      </w:pPr>
      <w:r w:rsidRPr="002753D7">
        <w:rPr>
          <w:u w:val="single"/>
        </w:rPr>
        <w:t>Pollinator-mediated interactions</w:t>
      </w:r>
    </w:p>
    <w:p w:rsidR="00681684" w:rsidRDefault="009729A5" w:rsidP="00520BCD">
      <w:r>
        <w:t xml:space="preserve">The </w:t>
      </w:r>
      <w:r w:rsidR="00F52DB0">
        <w:t>decrease in visitation during co-blooming was driven by syrphid flies and solitary bees.</w:t>
      </w:r>
      <w:r w:rsidR="005E3967">
        <w:t xml:space="preserve"> </w:t>
      </w:r>
      <w:r w:rsidR="00124B75" w:rsidRPr="001526C6">
        <w:rPr>
          <w:i/>
        </w:rPr>
        <w:t>Eupeodes volucris</w:t>
      </w:r>
      <w:r w:rsidR="00124B75">
        <w:t xml:space="preserve"> (Diptera: Syrphidae), the bird hoverfly, was t</w:t>
      </w:r>
      <w:r>
        <w:t xml:space="preserve">he </w:t>
      </w:r>
      <w:r w:rsidR="00F52DB0">
        <w:t>most frequent</w:t>
      </w:r>
      <w:r>
        <w:t xml:space="preserve"> </w:t>
      </w:r>
      <w:r w:rsidR="00F52DB0">
        <w:t xml:space="preserve">floral </w:t>
      </w:r>
      <w:r w:rsidR="00124B75">
        <w:t xml:space="preserve">visitor to </w:t>
      </w:r>
      <w:r w:rsidR="00124B75" w:rsidRPr="00124B75">
        <w:rPr>
          <w:i/>
        </w:rPr>
        <w:t>M. glabrata</w:t>
      </w:r>
      <w:r w:rsidR="00AF3470">
        <w:t xml:space="preserve"> and </w:t>
      </w:r>
      <w:r w:rsidR="00EB1713">
        <w:t xml:space="preserve">is known to visit </w:t>
      </w:r>
      <w:r w:rsidR="00EB1713" w:rsidRPr="00AF3470">
        <w:rPr>
          <w:i/>
        </w:rPr>
        <w:t>L. tridentata</w:t>
      </w:r>
      <w:r w:rsidR="005E3967">
        <w:t xml:space="preserve"> </w:t>
      </w:r>
      <w:r w:rsidR="00AF3470">
        <w:fldChar w:fldCharType="begin"/>
      </w:r>
      <w:r w:rsidR="00AF3470">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AF3470">
        <w:fldChar w:fldCharType="separate"/>
      </w:r>
      <w:r w:rsidR="00AF3470">
        <w:rPr>
          <w:noProof/>
        </w:rPr>
        <w:t>(</w:t>
      </w:r>
      <w:hyperlink w:anchor="_ENREF_37" w:tooltip="Hurd Jr, 1975 #224" w:history="1">
        <w:r w:rsidR="00172CFB">
          <w:rPr>
            <w:noProof/>
          </w:rPr>
          <w:t>Hurd Jr and Linsley, 1975</w:t>
        </w:r>
      </w:hyperlink>
      <w:r w:rsidR="00AF3470">
        <w:rPr>
          <w:noProof/>
        </w:rPr>
        <w:t>)</w:t>
      </w:r>
      <w:r w:rsidR="00AF3470">
        <w:fldChar w:fldCharType="end"/>
      </w:r>
      <w:r w:rsidR="00AF3470">
        <w:t>.</w:t>
      </w:r>
      <w:r w:rsidR="001C7812">
        <w:t xml:space="preserve"> </w:t>
      </w:r>
      <w:r w:rsidR="00AD7D49">
        <w:t>O</w:t>
      </w:r>
      <w:r w:rsidR="005E3967">
        <w:t xml:space="preserve">nly </w:t>
      </w:r>
      <w:r w:rsidR="00AD7D49">
        <w:t>one</w:t>
      </w:r>
      <w:r w:rsidR="005E3967">
        <w:t xml:space="preserve"> syrphid floral visit to </w:t>
      </w:r>
      <w:r w:rsidR="005E3967" w:rsidRPr="00AD7D49">
        <w:rPr>
          <w:i/>
        </w:rPr>
        <w:t>L. tridentata</w:t>
      </w:r>
      <w:r w:rsidR="005E3967">
        <w:t xml:space="preserve"> was recorded.</w:t>
      </w:r>
      <w:r w:rsidR="00AD7D49">
        <w:t xml:space="preserve"> This change in visitation could be due seasonal changes in Syrphid abundance</w:t>
      </w:r>
      <w:r w:rsidR="00F64E08">
        <w:t xml:space="preserve"> particularly if it is tied to </w:t>
      </w:r>
      <w:r w:rsidR="004771C2">
        <w:t xml:space="preserve">the </w:t>
      </w:r>
      <w:r w:rsidR="00F64E08">
        <w:t>phenology</w:t>
      </w:r>
      <w:r w:rsidR="004771C2">
        <w:t xml:space="preserve"> of annuals</w:t>
      </w:r>
      <w:r w:rsidR="00F64E08">
        <w:t xml:space="preserve">. </w:t>
      </w:r>
      <w:r w:rsidR="00CD2597" w:rsidRPr="004771C2">
        <w:rPr>
          <w:i/>
        </w:rPr>
        <w:t>E. volucris</w:t>
      </w:r>
      <w:r w:rsidR="0030341E">
        <w:t xml:space="preserve"> is multivoltine </w:t>
      </w:r>
      <w:r w:rsidR="00CA722D">
        <w:fldChar w:fldCharType="begin"/>
      </w:r>
      <w:r w:rsidR="00CA722D">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CA722D">
        <w:fldChar w:fldCharType="separate"/>
      </w:r>
      <w:r w:rsidR="00CA722D">
        <w:rPr>
          <w:noProof/>
        </w:rPr>
        <w:t>(</w:t>
      </w:r>
      <w:hyperlink w:anchor="_ENREF_88" w:tooltip="Vockeroth, 1992 #268" w:history="1">
        <w:r w:rsidR="00172CFB">
          <w:rPr>
            <w:noProof/>
          </w:rPr>
          <w:t>Vockeroth, 1992</w:t>
        </w:r>
      </w:hyperlink>
      <w:r w:rsidR="00CA722D">
        <w:rPr>
          <w:noProof/>
        </w:rPr>
        <w:t>)</w:t>
      </w:r>
      <w:r w:rsidR="00CA722D">
        <w:fldChar w:fldCharType="end"/>
      </w:r>
      <w:r w:rsidR="00CA722D">
        <w:t xml:space="preserve"> and the average maturation time is 21 days in lab </w:t>
      </w:r>
      <w:r w:rsidR="00CA722D">
        <w:fldChar w:fldCharType="begin"/>
      </w:r>
      <w:r w:rsidR="00CA722D">
        <w:instrText xml:space="preserve"> ADDIN EN.CITE &lt;EndNote&gt;&lt;Cite&gt;&lt;Author&gt;Jones&lt;/Author&gt;&lt;Year&gt;1922&lt;/Year&gt;&lt;RecNum&gt;269&lt;/RecNum&gt;&lt;DisplayText&gt;(Jones, 1922)&lt;/DisplayText&gt;&lt;record&gt;&lt;rec-number&gt;269&lt;/rec-number&gt;&lt;foreign-keys&gt;&lt;key app="EN" db-id="efxxxd2elfvxfde05eev9swq9zv0dswrxzp2"&gt;269&lt;/key&gt;&lt;/foreign-keys&gt;&lt;ref-type name="Book"&gt;6&lt;/ref-type&gt;&lt;contributors&gt;&lt;authors&gt;&lt;author&gt;Jones, Charles Richardson&lt;/author&gt;&lt;/authors&gt;&lt;/contributors&gt;&lt;titles&gt;&lt;title&gt;A contribution to our knowledge of the Syrphidae of Colorado&lt;/title&gt;&lt;/titles&gt;&lt;volume&gt;269&lt;/volume&gt;&lt;dates&gt;&lt;year&gt;1922&lt;/year&gt;&lt;/dates&gt;&lt;publisher&gt;Agricultural Experiment Station of the Agricultural College of Colorado&lt;/publisher&gt;&lt;urls&gt;&lt;/urls&gt;&lt;/record&gt;&lt;/Cite&gt;&lt;/EndNote&gt;</w:instrText>
      </w:r>
      <w:r w:rsidR="00CA722D">
        <w:fldChar w:fldCharType="separate"/>
      </w:r>
      <w:r w:rsidR="00CA722D">
        <w:rPr>
          <w:noProof/>
        </w:rPr>
        <w:t>(</w:t>
      </w:r>
      <w:hyperlink w:anchor="_ENREF_41" w:tooltip="Jones, 1922 #269" w:history="1">
        <w:r w:rsidR="00172CFB">
          <w:rPr>
            <w:noProof/>
          </w:rPr>
          <w:t>Jones, 1922</w:t>
        </w:r>
      </w:hyperlink>
      <w:r w:rsidR="00CA722D">
        <w:rPr>
          <w:noProof/>
        </w:rPr>
        <w:t>)</w:t>
      </w:r>
      <w:r w:rsidR="00CA722D">
        <w:fldChar w:fldCharType="end"/>
      </w:r>
      <w:r w:rsidR="00CA722D">
        <w:t xml:space="preserve"> </w:t>
      </w:r>
      <w:r w:rsidR="00A43776">
        <w:t xml:space="preserve">however the phenology of </w:t>
      </w:r>
      <w:r w:rsidR="00A43776" w:rsidRPr="004771C2">
        <w:rPr>
          <w:i/>
        </w:rPr>
        <w:t>E. volucris</w:t>
      </w:r>
      <w:r w:rsidR="00A43776">
        <w:t xml:space="preserve"> in desert systems has not been studied. </w:t>
      </w:r>
      <w:r w:rsidR="00CD2597">
        <w:t xml:space="preserve">In the only study </w:t>
      </w:r>
      <w:r w:rsidR="003816DB">
        <w:t>measuring seasonal</w:t>
      </w:r>
      <w:r w:rsidR="00CD2597">
        <w:t xml:space="preserve"> hoverfly abundances in USA, </w:t>
      </w:r>
      <w:r w:rsidR="00CD2597" w:rsidRPr="003816DB">
        <w:rPr>
          <w:i/>
        </w:rPr>
        <w:t xml:space="preserve">Eupeodes </w:t>
      </w:r>
      <w:r w:rsidR="003816DB">
        <w:t xml:space="preserve">abundances </w:t>
      </w:r>
      <w:r w:rsidR="00F64E08">
        <w:t>peaked</w:t>
      </w:r>
      <w:r w:rsidR="00DA2A88">
        <w:t xml:space="preserve"> in late spring</w:t>
      </w:r>
      <w:r w:rsidR="00F64E08">
        <w:t xml:space="preserve"> but individuals were found throughout the season</w:t>
      </w:r>
      <w:r w:rsidR="00DA2A88">
        <w:t xml:space="preserve"> </w:t>
      </w:r>
      <w:r w:rsidR="00CA722D">
        <w:fldChar w:fldCharType="begin"/>
      </w:r>
      <w:r w:rsidR="00CA722D">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CA722D">
        <w:fldChar w:fldCharType="separate"/>
      </w:r>
      <w:r w:rsidR="00CA722D">
        <w:rPr>
          <w:noProof/>
        </w:rPr>
        <w:t>(</w:t>
      </w:r>
      <w:hyperlink w:anchor="_ENREF_80" w:tooltip="Terry, 2017 #37" w:history="1">
        <w:r w:rsidR="00172CFB">
          <w:rPr>
            <w:noProof/>
          </w:rPr>
          <w:t>Terry and Nelson, 2017</w:t>
        </w:r>
      </w:hyperlink>
      <w:r w:rsidR="00CA722D">
        <w:rPr>
          <w:noProof/>
        </w:rPr>
        <w:t>)</w:t>
      </w:r>
      <w:r w:rsidR="00CA722D">
        <w:fldChar w:fldCharType="end"/>
      </w:r>
      <w:r w:rsidR="00DA2A88">
        <w:t>.</w:t>
      </w:r>
      <w:r w:rsidR="00380EA2">
        <w:t xml:space="preserve"> </w:t>
      </w:r>
      <w:r w:rsidR="00463449">
        <w:t>Larval</w:t>
      </w:r>
      <w:r w:rsidR="00DC06FC">
        <w:t xml:space="preserve"> </w:t>
      </w:r>
      <w:r w:rsidR="00DC06FC" w:rsidRPr="00463449">
        <w:rPr>
          <w:i/>
        </w:rPr>
        <w:t>E. volucris</w:t>
      </w:r>
      <w:r w:rsidR="00DC06FC">
        <w:t xml:space="preserve"> </w:t>
      </w:r>
      <w:r w:rsidR="00F64E08">
        <w:t>are aphid predators</w:t>
      </w:r>
      <w:r w:rsidR="00463449">
        <w:t xml:space="preserve"> and members of the genus </w:t>
      </w:r>
      <w:r w:rsidR="00463449" w:rsidRPr="00463449">
        <w:rPr>
          <w:i/>
        </w:rPr>
        <w:t>Eupeodes</w:t>
      </w:r>
      <w:r w:rsidR="00463449">
        <w:t xml:space="preserve"> requires specific larval resources </w:t>
      </w:r>
      <w:r w:rsidR="00CA722D">
        <w:fldChar w:fldCharType="begin"/>
      </w:r>
      <w:r w:rsidR="00CA722D">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CA722D">
        <w:fldChar w:fldCharType="separate"/>
      </w:r>
      <w:r w:rsidR="00CA722D">
        <w:rPr>
          <w:noProof/>
        </w:rPr>
        <w:t>(</w:t>
      </w:r>
      <w:hyperlink w:anchor="_ENREF_34" w:tooltip="Henderson, 1982 #39" w:history="1">
        <w:r w:rsidR="00172CFB">
          <w:rPr>
            <w:noProof/>
          </w:rPr>
          <w:t>Henderson, 1982</w:t>
        </w:r>
      </w:hyperlink>
      <w:r w:rsidR="00CA722D">
        <w:rPr>
          <w:noProof/>
        </w:rPr>
        <w:t>)</w:t>
      </w:r>
      <w:r w:rsidR="00CA722D">
        <w:fldChar w:fldCharType="end"/>
      </w:r>
      <w:r w:rsidR="00463449">
        <w:t xml:space="preserve">. In an agricultural study aphid-eating hoverflies, including </w:t>
      </w:r>
      <w:r w:rsidR="00463449" w:rsidRPr="00515450">
        <w:rPr>
          <w:i/>
        </w:rPr>
        <w:t>E. volucris</w:t>
      </w:r>
      <w:r w:rsidR="00463449">
        <w:t xml:space="preserve"> </w:t>
      </w:r>
      <w:r w:rsidR="00F2612C">
        <w:t xml:space="preserve">abundances </w:t>
      </w:r>
      <w:r w:rsidR="00463449">
        <w:t xml:space="preserve">corresponded to aphid densities </w:t>
      </w:r>
      <w:r w:rsidR="00707592">
        <w:fldChar w:fldCharType="begin"/>
      </w:r>
      <w:r w:rsidR="00707592">
        <w:instrText xml:space="preserve"> ADDIN EN.CITE &lt;EndNote&gt;&lt;Cite&gt;&lt;Author&gt;Noma&lt;/Author&gt;&lt;Year&gt;2008&lt;/Year&gt;&lt;RecNum&gt;40&lt;/RecNum&gt;&lt;DisplayText&gt;(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707592">
        <w:fldChar w:fldCharType="separate"/>
      </w:r>
      <w:r w:rsidR="00707592">
        <w:rPr>
          <w:noProof/>
        </w:rPr>
        <w:t>(</w:t>
      </w:r>
      <w:hyperlink w:anchor="_ENREF_59" w:tooltip="Noma, 2008 #40" w:history="1">
        <w:r w:rsidR="00172CFB">
          <w:rPr>
            <w:noProof/>
          </w:rPr>
          <w:t>Noma and Brewer, 2008</w:t>
        </w:r>
      </w:hyperlink>
      <w:r w:rsidR="00707592">
        <w:rPr>
          <w:noProof/>
        </w:rPr>
        <w:t>)</w:t>
      </w:r>
      <w:r w:rsidR="00707592">
        <w:fldChar w:fldCharType="end"/>
      </w:r>
      <w:r w:rsidR="00707592">
        <w:t xml:space="preserve">. </w:t>
      </w:r>
      <w:r w:rsidR="00463449">
        <w:t xml:space="preserve">In a Rocky Mountain alpine community, early snowmelt triggered flowering, but not syrphid fly emergence suggesting </w:t>
      </w:r>
      <w:r w:rsidR="00681684">
        <w:t>their phenology not closely tied</w:t>
      </w:r>
      <w:r w:rsidR="00463449">
        <w:t xml:space="preserve"> to weather </w:t>
      </w:r>
      <w:r w:rsidR="00707592">
        <w:fldChar w:fldCharType="begin"/>
      </w:r>
      <w:r w:rsidR="00707592">
        <w:instrText xml:space="preserve"> ADDIN EN.CITE &lt;EndNote&gt;&lt;Cite&gt;&lt;Author&gt;Iler&lt;/Author&gt;&lt;Year&gt;2013&lt;/Year&gt;&lt;RecNum&gt;270&lt;/RecNum&gt;&lt;DisplayText&gt;(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707592">
        <w:fldChar w:fldCharType="separate"/>
      </w:r>
      <w:r w:rsidR="00707592">
        <w:rPr>
          <w:noProof/>
        </w:rPr>
        <w:t>(</w:t>
      </w:r>
      <w:hyperlink w:anchor="_ENREF_38" w:tooltip="Iler, 2013 #270" w:history="1">
        <w:r w:rsidR="00172CFB">
          <w:rPr>
            <w:noProof/>
          </w:rPr>
          <w:t>Iler et al., 2013</w:t>
        </w:r>
      </w:hyperlink>
      <w:r w:rsidR="00707592">
        <w:rPr>
          <w:noProof/>
        </w:rPr>
        <w:t>)</w:t>
      </w:r>
      <w:r w:rsidR="00707592">
        <w:fldChar w:fldCharType="end"/>
      </w:r>
      <w:r w:rsidR="00707592">
        <w:t xml:space="preserve">. </w:t>
      </w:r>
      <w:r w:rsidR="00681684">
        <w:t>Rather, their</w:t>
      </w:r>
      <w:r w:rsidR="00F64E08">
        <w:t xml:space="preserve"> phenology </w:t>
      </w:r>
      <w:r w:rsidR="00681684">
        <w:t>appears to be</w:t>
      </w:r>
      <w:r w:rsidR="00F64E08">
        <w:t xml:space="preserve"> tied to prey availability </w:t>
      </w:r>
      <w:r w:rsidR="00681684">
        <w:t>rather than floral resource availability. More research is required to understand the likely complex relationships between pollinators that have predatory larva and the plants that host their prey.</w:t>
      </w:r>
    </w:p>
    <w:p w:rsidR="00707592" w:rsidRDefault="00520BCD" w:rsidP="00520BCD">
      <w:r>
        <w:t xml:space="preserve">Alternatively, bees may </w:t>
      </w:r>
      <w:r w:rsidR="00672602">
        <w:t>have</w:t>
      </w:r>
      <w:r>
        <w:t xml:space="preserve"> competitively exclud</w:t>
      </w:r>
      <w:r w:rsidR="00672602">
        <w:t>ed</w:t>
      </w:r>
      <w:r>
        <w:t xml:space="preserve"> Syrphids </w:t>
      </w:r>
      <w:r w:rsidR="00707592">
        <w:t>from the immediate area.</w:t>
      </w:r>
      <w:r>
        <w:t xml:space="preserve"> </w:t>
      </w:r>
      <w:r w:rsidR="006576DB">
        <w:t>Compe</w:t>
      </w:r>
      <w:r w:rsidR="00707592">
        <w:t>tition between Syrphids and other pollinators is</w:t>
      </w:r>
      <w:r w:rsidR="006576DB">
        <w:t xml:space="preserve"> f</w:t>
      </w:r>
      <w:r>
        <w:t xml:space="preserve">airly unstudied </w:t>
      </w:r>
      <w:r w:rsidR="00707592">
        <w:fldChar w:fldCharType="begin"/>
      </w:r>
      <w:r w:rsidR="00707592">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707592">
        <w:fldChar w:fldCharType="separate"/>
      </w:r>
      <w:r w:rsidR="00707592">
        <w:rPr>
          <w:noProof/>
        </w:rPr>
        <w:t>(</w:t>
      </w:r>
      <w:hyperlink w:anchor="_ENREF_39" w:tooltip="Inouye, 2015 #38" w:history="1">
        <w:r w:rsidR="00172CFB">
          <w:rPr>
            <w:noProof/>
          </w:rPr>
          <w:t>Inouye et al., 2015</w:t>
        </w:r>
      </w:hyperlink>
      <w:r w:rsidR="00707592">
        <w:rPr>
          <w:noProof/>
        </w:rPr>
        <w:t>)</w:t>
      </w:r>
      <w:r w:rsidR="00707592">
        <w:fldChar w:fldCharType="end"/>
      </w:r>
      <w:r w:rsidR="00707592">
        <w:t xml:space="preserve">. </w:t>
      </w:r>
      <w:r>
        <w:t xml:space="preserve">Bumblebees outcompete </w:t>
      </w:r>
      <w:r w:rsidRPr="00707592">
        <w:rPr>
          <w:i/>
        </w:rPr>
        <w:t>Toxomerus</w:t>
      </w:r>
      <w:r>
        <w:t xml:space="preserve"> </w:t>
      </w:r>
      <w:r w:rsidR="00707592">
        <w:fldChar w:fldCharType="begin"/>
      </w:r>
      <w:r w:rsidR="00707592">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707592">
        <w:fldChar w:fldCharType="separate"/>
      </w:r>
      <w:r w:rsidR="00707592">
        <w:rPr>
          <w:noProof/>
        </w:rPr>
        <w:t>(</w:t>
      </w:r>
      <w:hyperlink w:anchor="_ENREF_57" w:tooltip="Morse, 1981 #36" w:history="1">
        <w:r w:rsidR="00172CFB">
          <w:rPr>
            <w:noProof/>
          </w:rPr>
          <w:t>Morse, 1981</w:t>
        </w:r>
      </w:hyperlink>
      <w:r w:rsidR="00707592">
        <w:rPr>
          <w:noProof/>
        </w:rPr>
        <w:t>)</w:t>
      </w:r>
      <w:r w:rsidR="00707592">
        <w:fldChar w:fldCharType="end"/>
      </w:r>
      <w:r w:rsidR="00707592">
        <w:t xml:space="preserve">, leading to the temporal partitioning of pollinators. That is unlikely to be the case in this study as there were few Syrphids caught in pan traps relative to pre-blooming. </w:t>
      </w:r>
      <w:r w:rsidRPr="00A670F6">
        <w:rPr>
          <w:i/>
        </w:rPr>
        <w:t>Centris</w:t>
      </w:r>
      <w:r>
        <w:t xml:space="preserve"> sp. bees, which were frequent visitors to Larrea flowers are territorial, and will hover near shrubs chasing off other bees </w:t>
      </w:r>
      <w:r w:rsidR="00707592">
        <w:fldChar w:fldCharType="begin"/>
      </w:r>
      <w:r w:rsidR="00707592">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707592">
        <w:fldChar w:fldCharType="separate"/>
      </w:r>
      <w:r w:rsidR="00707592">
        <w:rPr>
          <w:noProof/>
        </w:rPr>
        <w:t>(</w:t>
      </w:r>
      <w:hyperlink w:anchor="_ENREF_1" w:tooltip="Alcock, 1977 #271" w:history="1">
        <w:r w:rsidR="00172CFB">
          <w:rPr>
            <w:noProof/>
          </w:rPr>
          <w:t>Alcock et al., 1977</w:t>
        </w:r>
      </w:hyperlink>
      <w:r w:rsidR="00707592">
        <w:rPr>
          <w:noProof/>
        </w:rPr>
        <w:t>)</w:t>
      </w:r>
      <w:r w:rsidR="00707592">
        <w:fldChar w:fldCharType="end"/>
      </w:r>
      <w:r w:rsidR="00515450">
        <w:t xml:space="preserve">. </w:t>
      </w:r>
      <w:r w:rsidR="00A670F6">
        <w:t xml:space="preserve">Honeybees have been shown to reduce visitation by native, solitary bees but the effect is not consistent </w:t>
      </w:r>
      <w:r w:rsidR="00A670F6">
        <w:fldChar w:fldCharType="begin"/>
      </w:r>
      <w:r w:rsidR="00A670F6">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A670F6">
        <w:fldChar w:fldCharType="separate"/>
      </w:r>
      <w:r w:rsidR="00A670F6">
        <w:rPr>
          <w:noProof/>
        </w:rPr>
        <w:t>(</w:t>
      </w:r>
      <w:hyperlink w:anchor="_ENREF_76" w:tooltip="Shavit, 2009 #272" w:history="1">
        <w:r w:rsidR="00172CFB">
          <w:rPr>
            <w:noProof/>
          </w:rPr>
          <w:t>Shavit et al., 2009</w:t>
        </w:r>
      </w:hyperlink>
      <w:r w:rsidR="00A670F6">
        <w:rPr>
          <w:noProof/>
        </w:rPr>
        <w:t>)</w:t>
      </w:r>
      <w:r w:rsidR="00A670F6">
        <w:fldChar w:fldCharType="end"/>
      </w:r>
      <w:r w:rsidR="00A670F6">
        <w:t xml:space="preserve">, and they can compete via multiple mechanisms including resources depletion and competitive displacement </w:t>
      </w:r>
      <w:r w:rsidR="00A670F6">
        <w:fldChar w:fldCharType="begin"/>
      </w:r>
      <w:r w:rsidR="00A670F6">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A670F6">
        <w:fldChar w:fldCharType="separate"/>
      </w:r>
      <w:r w:rsidR="00A670F6">
        <w:rPr>
          <w:noProof/>
        </w:rPr>
        <w:t>(</w:t>
      </w:r>
      <w:hyperlink w:anchor="_ENREF_16" w:tooltip="Cane, 2017 #273" w:history="1">
        <w:r w:rsidR="00172CFB">
          <w:rPr>
            <w:noProof/>
          </w:rPr>
          <w:t>Cane and Tepedino, 2017</w:t>
        </w:r>
      </w:hyperlink>
      <w:r w:rsidR="00A670F6">
        <w:rPr>
          <w:noProof/>
        </w:rPr>
        <w:t>)</w:t>
      </w:r>
      <w:r w:rsidR="00A670F6">
        <w:fldChar w:fldCharType="end"/>
      </w:r>
      <w:r w:rsidR="00A670F6">
        <w:t xml:space="preserve">. If the pollinators of one </w:t>
      </w:r>
      <w:r w:rsidR="00A670F6">
        <w:lastRenderedPageBreak/>
        <w:t>plant displace the pollinators of another plant, this would be a novel mechanism pollinator competition in arid environments.</w:t>
      </w:r>
    </w:p>
    <w:p w:rsidR="0020327D" w:rsidRDefault="00062E4F" w:rsidP="009709E8">
      <w:r>
        <w:t xml:space="preserve">Pollinators responded positively to the floral density of </w:t>
      </w:r>
      <w:r w:rsidR="00D463A0" w:rsidRPr="00D463A0">
        <w:rPr>
          <w:i/>
        </w:rPr>
        <w:t>L. tridentata</w:t>
      </w:r>
      <w:r w:rsidR="00D463A0">
        <w:t xml:space="preserve"> </w:t>
      </w:r>
      <w:r>
        <w:t xml:space="preserve">i.e. concentrations of floral resources, however this did not benefit </w:t>
      </w:r>
      <w:r w:rsidRPr="00672602">
        <w:rPr>
          <w:i/>
        </w:rPr>
        <w:t>M. glabrata</w:t>
      </w:r>
      <w:r>
        <w:t xml:space="preserve">. </w:t>
      </w:r>
      <w:r w:rsidR="00D463A0">
        <w:t xml:space="preserve">This can be explained in part by the identity </w:t>
      </w:r>
      <w:r w:rsidR="000318B5">
        <w:t xml:space="preserve">and behaviour of the visitors to </w:t>
      </w:r>
      <w:r w:rsidR="000318B5" w:rsidRPr="000318B5">
        <w:rPr>
          <w:i/>
        </w:rPr>
        <w:t>L. tridentata</w:t>
      </w:r>
      <w:r w:rsidR="00D463A0">
        <w:t>.</w:t>
      </w:r>
      <w:r w:rsidR="000318B5">
        <w:t xml:space="preserve"> </w:t>
      </w:r>
      <w:r w:rsidR="00DF1AA8" w:rsidRPr="000318B5">
        <w:rPr>
          <w:i/>
        </w:rPr>
        <w:t>Megandrena encelia</w:t>
      </w:r>
      <w:r w:rsidR="000318B5">
        <w:t xml:space="preserve"> and </w:t>
      </w:r>
      <w:r w:rsidR="000318B5" w:rsidRPr="000318B5">
        <w:rPr>
          <w:i/>
        </w:rPr>
        <w:t>H</w:t>
      </w:r>
      <w:r w:rsidR="00DF1AA8" w:rsidRPr="000318B5">
        <w:rPr>
          <w:i/>
        </w:rPr>
        <w:t>esperapis larrae</w:t>
      </w:r>
      <w:r w:rsidR="00DF1AA8">
        <w:t xml:space="preserve"> are both locally oligolectic, </w:t>
      </w:r>
      <w:r w:rsidR="000318B5">
        <w:t>generally</w:t>
      </w:r>
      <w:r w:rsidR="00DF1AA8">
        <w:t xml:space="preserve"> visiting </w:t>
      </w:r>
      <w:r w:rsidR="00DF1AA8" w:rsidRPr="000318B5">
        <w:rPr>
          <w:i/>
        </w:rPr>
        <w:t>L</w:t>
      </w:r>
      <w:r w:rsidR="000318B5" w:rsidRPr="000318B5">
        <w:rPr>
          <w:i/>
        </w:rPr>
        <w:t>. tridentata</w:t>
      </w:r>
      <w:r w:rsidR="000318B5">
        <w:t xml:space="preserve"> only</w:t>
      </w:r>
      <w:r w:rsidR="00DF1AA8">
        <w:t xml:space="preserve"> as long it is present </w:t>
      </w:r>
      <w:r w:rsidR="000318B5">
        <w:fldChar w:fldCharType="begin"/>
      </w:r>
      <w:r w:rsidR="000318B5">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0318B5">
        <w:fldChar w:fldCharType="separate"/>
      </w:r>
      <w:r w:rsidR="000318B5">
        <w:rPr>
          <w:noProof/>
        </w:rPr>
        <w:t>(</w:t>
      </w:r>
      <w:hyperlink w:anchor="_ENREF_37" w:tooltip="Hurd Jr, 1975 #224" w:history="1">
        <w:r w:rsidR="00172CFB">
          <w:rPr>
            <w:noProof/>
          </w:rPr>
          <w:t>Hurd Jr and Linsley, 1975</w:t>
        </w:r>
      </w:hyperlink>
      <w:r w:rsidR="000318B5">
        <w:rPr>
          <w:noProof/>
        </w:rPr>
        <w:t>)</w:t>
      </w:r>
      <w:r w:rsidR="000318B5">
        <w:fldChar w:fldCharType="end"/>
      </w:r>
      <w:r w:rsidR="00DF1AA8">
        <w:t xml:space="preserve">. </w:t>
      </w:r>
      <w:r w:rsidR="000318B5">
        <w:t xml:space="preserve">The most frequent floral visitors to </w:t>
      </w:r>
      <w:r w:rsidR="000318B5" w:rsidRPr="000318B5">
        <w:rPr>
          <w:i/>
        </w:rPr>
        <w:t>L. tridentata</w:t>
      </w:r>
      <w:r w:rsidR="000318B5">
        <w:t xml:space="preserve"> were feral honeybees, </w:t>
      </w:r>
      <w:r w:rsidR="000318B5" w:rsidRPr="000E29AB">
        <w:rPr>
          <w:i/>
        </w:rPr>
        <w:t>Apis mellifera</w:t>
      </w:r>
      <w:r w:rsidR="000318B5">
        <w:t xml:space="preserve">. Honeybees preferentially forage on particularly abundant flowers, exhibiting floral constancy. This is a common feature of social bees, where individuals facultatively specialize on different flower species at difference times </w:t>
      </w:r>
      <w:r w:rsidR="000318B5">
        <w:fldChar w:fldCharType="begin"/>
      </w:r>
      <w:r w:rsidR="000318B5">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0318B5">
        <w:fldChar w:fldCharType="separate"/>
      </w:r>
      <w:r w:rsidR="000318B5">
        <w:rPr>
          <w:noProof/>
        </w:rPr>
        <w:t>(</w:t>
      </w:r>
      <w:hyperlink w:anchor="_ENREF_91" w:tooltip="Waser, 1986 #274" w:history="1">
        <w:r w:rsidR="00172CFB">
          <w:rPr>
            <w:noProof/>
          </w:rPr>
          <w:t>Waser, 1986</w:t>
        </w:r>
      </w:hyperlink>
      <w:r w:rsidR="000318B5">
        <w:rPr>
          <w:noProof/>
        </w:rPr>
        <w:t>)</w:t>
      </w:r>
      <w:r w:rsidR="000318B5">
        <w:fldChar w:fldCharType="end"/>
      </w:r>
      <w:r w:rsidR="007A4538">
        <w:t xml:space="preserve">. </w:t>
      </w:r>
      <w:r w:rsidR="000318B5">
        <w:t>Furthermore, because honeybees communicate the location</w:t>
      </w:r>
      <w:r w:rsidR="007A4538">
        <w:t>s</w:t>
      </w:r>
      <w:r w:rsidR="000318B5">
        <w:t xml:space="preserve"> of </w:t>
      </w:r>
      <w:r w:rsidR="007A4538">
        <w:t>food sources to the colony,</w:t>
      </w:r>
      <w:r w:rsidR="000318B5">
        <w:t xml:space="preserve"> arriving bees may be looking for </w:t>
      </w:r>
      <w:r w:rsidR="000318B5" w:rsidRPr="007A4538">
        <w:rPr>
          <w:i/>
        </w:rPr>
        <w:t>L</w:t>
      </w:r>
      <w:r w:rsidR="007A4538" w:rsidRPr="007A4538">
        <w:rPr>
          <w:i/>
        </w:rPr>
        <w:t>. tridentata</w:t>
      </w:r>
      <w:r w:rsidR="007A4538">
        <w:t>, rather than</w:t>
      </w:r>
      <w:r w:rsidR="00F645B9">
        <w:t xml:space="preserve"> openly foraging.</w:t>
      </w:r>
      <w:r w:rsidR="00781CC3">
        <w:t xml:space="preserve"> </w:t>
      </w:r>
      <w:r w:rsidR="00F645B9">
        <w:t>The</w:t>
      </w:r>
      <w:r>
        <w:t xml:space="preserve"> significant decline in solitary bee visitation </w:t>
      </w:r>
      <w:r w:rsidR="00F645B9">
        <w:t xml:space="preserve">to </w:t>
      </w:r>
      <w:r w:rsidR="00F645B9" w:rsidRPr="00F645B9">
        <w:rPr>
          <w:i/>
        </w:rPr>
        <w:t>M. glabrata</w:t>
      </w:r>
      <w:r w:rsidR="00F645B9">
        <w:t xml:space="preserve"> </w:t>
      </w:r>
      <w:r>
        <w:t xml:space="preserve">when </w:t>
      </w:r>
      <w:r w:rsidR="00F645B9">
        <w:t xml:space="preserve">co-blooming </w:t>
      </w:r>
      <w:r w:rsidR="005065BA">
        <w:t>was not driven by local changes in bee abundances suggests that it was a behavioural response. S</w:t>
      </w:r>
      <w:r w:rsidR="0003076A">
        <w:t xml:space="preserve">witching to a </w:t>
      </w:r>
      <w:r w:rsidR="005065BA">
        <w:t>plant species offering superior resources</w:t>
      </w:r>
      <w:r w:rsidR="0003076A">
        <w:t xml:space="preserve"> during a spring bloom has been observed in the alpine</w:t>
      </w:r>
      <w:r w:rsidR="005065BA">
        <w:t xml:space="preserve"> </w:t>
      </w:r>
      <w:r w:rsidR="005065BA">
        <w:fldChar w:fldCharType="begin"/>
      </w:r>
      <w:r w:rsidR="005065BA">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65BA">
        <w:fldChar w:fldCharType="separate"/>
      </w:r>
      <w:r w:rsidR="005065BA">
        <w:rPr>
          <w:noProof/>
        </w:rPr>
        <w:t>(</w:t>
      </w:r>
      <w:hyperlink w:anchor="_ENREF_58" w:tooltip="Mosquin, 1971 #35" w:history="1">
        <w:r w:rsidR="00172CFB">
          <w:rPr>
            <w:noProof/>
          </w:rPr>
          <w:t>Mosquin, 1971</w:t>
        </w:r>
      </w:hyperlink>
      <w:r w:rsidR="005065BA">
        <w:rPr>
          <w:noProof/>
        </w:rPr>
        <w:t>)</w:t>
      </w:r>
      <w:r w:rsidR="005065BA">
        <w:fldChar w:fldCharType="end"/>
      </w:r>
      <w:r w:rsidR="005065BA">
        <w:t xml:space="preserve">. Manipulation experiments have found competition between sequential bloomers </w:t>
      </w:r>
      <w:r w:rsidR="005065BA">
        <w:fldChar w:fldCharType="begin"/>
      </w:r>
      <w:r w:rsidR="005065BA">
        <w:instrText xml:space="preserve"> ADDIN EN.CITE &lt;EndNote&gt;&lt;Cite&gt;&lt;Author&gt;Campbell&lt;/Author&gt;&lt;Year&gt;1985&lt;/Year&gt;&lt;RecNum&gt;275&lt;/RecNum&gt;&lt;DisplayText&gt;(Campbell and Motten, 1985)&lt;/DisplayText&gt;&lt;record&gt;&lt;rec-number&gt;275&lt;/rec-number&gt;&lt;foreign-keys&gt;&lt;key app="EN" db-id="efxxxd2elfvxfde05eev9swq9zv0dswrxzp2"&gt;275&lt;/key&gt;&lt;/foreign-keys&gt;&lt;ref-type name="Journal Article"&gt;17&lt;/ref-type&gt;&lt;contributors&gt;&lt;authors&gt;&lt;author&gt;Campbell, Diane R&lt;/author&gt;&lt;author&gt;Motten, Alexander F&lt;/author&gt;&lt;/authors&gt;&lt;/contributors&gt;&lt;titles&gt;&lt;title&gt;The mechanism of competition for pollination between two forest herbs&lt;/title&gt;&lt;secondary-title&gt;Ecology&lt;/secondary-title&gt;&lt;/titles&gt;&lt;periodical&gt;&lt;full-title&gt;Ecology&lt;/full-title&gt;&lt;/periodical&gt;&lt;pages&gt;554-563&lt;/pages&gt;&lt;volume&gt;66&lt;/volume&gt;&lt;number&gt;2&lt;/number&gt;&lt;dates&gt;&lt;year&gt;1985&lt;/year&gt;&lt;/dates&gt;&lt;isbn&gt;1939-9170&lt;/isbn&gt;&lt;urls&gt;&lt;/urls&gt;&lt;/record&gt;&lt;/Cite&gt;&lt;/EndNote&gt;</w:instrText>
      </w:r>
      <w:r w:rsidR="005065BA">
        <w:fldChar w:fldCharType="separate"/>
      </w:r>
      <w:r w:rsidR="005065BA">
        <w:rPr>
          <w:noProof/>
        </w:rPr>
        <w:t>(</w:t>
      </w:r>
      <w:hyperlink w:anchor="_ENREF_14" w:tooltip="Campbell, 1985 #275" w:history="1">
        <w:r w:rsidR="00172CFB">
          <w:rPr>
            <w:noProof/>
          </w:rPr>
          <w:t>Campbell and Motten, 1985</w:t>
        </w:r>
      </w:hyperlink>
      <w:r w:rsidR="005065BA">
        <w:rPr>
          <w:noProof/>
        </w:rPr>
        <w:t>)</w:t>
      </w:r>
      <w:r w:rsidR="005065BA">
        <w:fldChar w:fldCharType="end"/>
      </w:r>
      <w:r w:rsidR="005065BA">
        <w:t xml:space="preserve">. During co-blooming, </w:t>
      </w:r>
      <w:r w:rsidR="0003076A">
        <w:t>pollinators spent less time</w:t>
      </w:r>
      <w:r w:rsidR="005065BA">
        <w:t xml:space="preserve"> foraging</w:t>
      </w:r>
      <w:r w:rsidR="0003076A">
        <w:t xml:space="preserve"> on </w:t>
      </w:r>
      <w:r w:rsidR="0003076A" w:rsidRPr="005065BA">
        <w:rPr>
          <w:i/>
        </w:rPr>
        <w:t>M. glabrata</w:t>
      </w:r>
      <w:r w:rsidR="0003076A">
        <w:t xml:space="preserve">, and </w:t>
      </w:r>
      <w:r w:rsidR="005065BA">
        <w:t xml:space="preserve">visited fewer flowers per visit, </w:t>
      </w:r>
      <w:r w:rsidR="00781CC3">
        <w:t xml:space="preserve">which is consistent with pollinator parasitism by </w:t>
      </w:r>
      <w:r w:rsidR="00781CC3" w:rsidRPr="00781CC3">
        <w:rPr>
          <w:i/>
        </w:rPr>
        <w:t>L. tridentata</w:t>
      </w:r>
      <w:r w:rsidR="00781CC3">
        <w:t xml:space="preserve"> (cite?).</w:t>
      </w:r>
    </w:p>
    <w:p w:rsidR="00051D07" w:rsidRDefault="0024088A" w:rsidP="002C2444">
      <w:r>
        <w:t>Overall, t</w:t>
      </w:r>
      <w:r w:rsidR="00AC130A">
        <w:t xml:space="preserve">he </w:t>
      </w:r>
      <w:r>
        <w:t xml:space="preserve">negative, </w:t>
      </w:r>
      <w:r w:rsidR="00AC130A">
        <w:t>ecological effect of blooming was gre</w:t>
      </w:r>
      <w:r>
        <w:t xml:space="preserve">ater than the microsite effect. </w:t>
      </w:r>
      <w:r w:rsidR="008B5BB6">
        <w:t xml:space="preserve">Differences in visitation do not necessarily </w:t>
      </w:r>
      <w:r>
        <w:t xml:space="preserve">lead to differences in fitness </w:t>
      </w:r>
      <w:r>
        <w:fldChar w:fldCharType="begin"/>
      </w:r>
      <w:r>
        <w:instrText xml:space="preserve"> ADDIN EN.CITE &lt;EndNote&gt;&lt;Cite&gt;&lt;Author&gt;King&lt;/Author&gt;&lt;Year&gt;2013&lt;/Year&gt;&lt;RecNum&gt;276&lt;/RecNum&gt;&lt;DisplayText&gt;(King et al., 2013)&lt;/DisplayText&gt;&lt;record&gt;&lt;rec-number&gt;276&lt;/rec-number&gt;&lt;foreign-keys&gt;&lt;key app="EN" db-id="efxxxd2elfvxfde05eev9swq9zv0dswrxzp2"&gt;276&lt;/key&gt;&lt;/foreign-keys&gt;&lt;ref-type name="Journal Article"&gt;17&lt;/ref-type&gt;&lt;contributors&gt;&lt;authors&gt;&lt;author&gt;King, Caroline&lt;/author&gt;&lt;author&gt;Ballantyne, Gavin&lt;/author&gt;&lt;author&gt;Willmer, Pat G&lt;/author&gt;&lt;/authors&gt;&lt;/contributors&gt;&lt;titles&gt;&lt;title&gt;Why flower visitation is a poor proxy for pollination: measuring single‐visit pollen deposition, with implications for pollination networks and conservation&lt;/title&gt;&lt;secondary-title&gt;Methods in Ecology and Evolution&lt;/secondary-title&gt;&lt;/titles&gt;&lt;periodical&gt;&lt;full-title&gt;Methods in Ecology and Evolution&lt;/full-title&gt;&lt;/periodical&gt;&lt;pages&gt;811-818&lt;/pages&gt;&lt;volume&gt;4&lt;/volume&gt;&lt;number&gt;9&lt;/number&gt;&lt;dates&gt;&lt;year&gt;2013&lt;/year&gt;&lt;/dates&gt;&lt;isbn&gt;2041-210X&lt;/isbn&gt;&lt;urls&gt;&lt;/urls&gt;&lt;/record&gt;&lt;/Cite&gt;&lt;/EndNote&gt;</w:instrText>
      </w:r>
      <w:r>
        <w:fldChar w:fldCharType="separate"/>
      </w:r>
      <w:r>
        <w:rPr>
          <w:noProof/>
        </w:rPr>
        <w:t>(</w:t>
      </w:r>
      <w:hyperlink w:anchor="_ENREF_43" w:tooltip="King, 2013 #276" w:history="1">
        <w:r w:rsidR="00172CFB">
          <w:rPr>
            <w:noProof/>
          </w:rPr>
          <w:t>King et al., 2013</w:t>
        </w:r>
      </w:hyperlink>
      <w:r>
        <w:rPr>
          <w:noProof/>
        </w:rPr>
        <w:t>)</w:t>
      </w:r>
      <w:r>
        <w:fldChar w:fldCharType="end"/>
      </w:r>
      <w:r>
        <w:t xml:space="preserve">. Syrphid flies and solitary bees are well known as effective pollinators, so the reduction in their visits likely led to a reduction in pollen deposition, and subsequently fitness. </w:t>
      </w:r>
      <w:r w:rsidR="004E38AE">
        <w:t>When</w:t>
      </w:r>
      <w:r>
        <w:t xml:space="preserve"> </w:t>
      </w:r>
      <w:r w:rsidR="004E38AE">
        <w:t>co-</w:t>
      </w:r>
      <w:r>
        <w:t xml:space="preserve">blooming, the difference in visitation between microsites was small. </w:t>
      </w:r>
      <w:r w:rsidR="004E38AE">
        <w:t>At the nearby site, t</w:t>
      </w:r>
      <w:r>
        <w:t xml:space="preserve">here was no </w:t>
      </w:r>
      <w:r w:rsidR="004E38AE">
        <w:t>change in stigma conspecific pollen loads with distance to</w:t>
      </w:r>
      <w:r>
        <w:t xml:space="preserve"> </w:t>
      </w:r>
      <w:r w:rsidRPr="0024088A">
        <w:rPr>
          <w:i/>
        </w:rPr>
        <w:t>L. tridentata</w:t>
      </w:r>
      <w:r>
        <w:t>, however the sample size was too low to conclude there was no effect.</w:t>
      </w:r>
      <w:r w:rsidR="004E38AE">
        <w:t xml:space="preserve"> Heterospecific pollen deposition increased with distance to </w:t>
      </w:r>
      <w:r w:rsidR="004E38AE">
        <w:rPr>
          <w:i/>
        </w:rPr>
        <w:t>L. tridentata</w:t>
      </w:r>
      <w:r w:rsidR="00051D07">
        <w:rPr>
          <w:i/>
        </w:rPr>
        <w:t xml:space="preserve">, </w:t>
      </w:r>
      <w:r w:rsidR="00051D07">
        <w:t xml:space="preserve">suggesting that </w:t>
      </w:r>
      <w:r w:rsidR="00051D07" w:rsidRPr="00051D07">
        <w:rPr>
          <w:i/>
        </w:rPr>
        <w:t>L. tridentata</w:t>
      </w:r>
      <w:r w:rsidR="00051D07">
        <w:t xml:space="preserve"> influences </w:t>
      </w:r>
      <w:r w:rsidR="004645F4">
        <w:t xml:space="preserve">interactions between </w:t>
      </w:r>
      <w:r w:rsidR="004645F4" w:rsidRPr="004645F4">
        <w:rPr>
          <w:i/>
        </w:rPr>
        <w:t>M. glabrata</w:t>
      </w:r>
      <w:r w:rsidR="004645F4">
        <w:t xml:space="preserve"> and other plants. The ability of plants to do this is a very interesting and underexplored area.</w:t>
      </w:r>
      <w:r w:rsidR="002C2444">
        <w:t xml:space="preserve"> After blooming, microsite differences were very small. </w:t>
      </w:r>
      <w:r w:rsidR="002C2444" w:rsidRPr="00697B93">
        <w:t xml:space="preserve">The </w:t>
      </w:r>
      <w:r w:rsidR="002C2444">
        <w:t xml:space="preserve">coinciding </w:t>
      </w:r>
      <w:r w:rsidR="002C2444" w:rsidRPr="00697B93">
        <w:t xml:space="preserve">decrease in </w:t>
      </w:r>
      <w:r w:rsidR="002C2444">
        <w:t xml:space="preserve">pollinator </w:t>
      </w:r>
      <w:r w:rsidR="002C2444" w:rsidRPr="00697B93">
        <w:t xml:space="preserve">visitation to open microsites suggests that </w:t>
      </w:r>
      <w:r w:rsidR="002C2444" w:rsidRPr="00997FB7">
        <w:rPr>
          <w:i/>
        </w:rPr>
        <w:t>L. tridentata</w:t>
      </w:r>
      <w:r w:rsidR="002C2444" w:rsidRPr="00697B93">
        <w:t xml:space="preserve">’s influence </w:t>
      </w:r>
      <w:r w:rsidR="002C2444">
        <w:t>extends</w:t>
      </w:r>
      <w:r w:rsidR="002C2444" w:rsidRPr="00697B93">
        <w:t xml:space="preserve"> beyond its canopy.</w:t>
      </w:r>
      <w:r w:rsidR="002C2444">
        <w:t xml:space="preserve"> Further experiments examining the zone of influence and how it changes size with pollinator identity would help make better predictions as well as aid future experimental design.</w:t>
      </w:r>
    </w:p>
    <w:p w:rsidR="002753D7" w:rsidRPr="002753D7" w:rsidRDefault="002753D7" w:rsidP="00DF1AA8">
      <w:r>
        <w:rPr>
          <w:u w:val="single"/>
        </w:rPr>
        <w:t>Interactions with surrounding communities</w:t>
      </w:r>
    </w:p>
    <w:p w:rsidR="003B10A7" w:rsidRDefault="00095AF0" w:rsidP="00CF1CCD">
      <w:r w:rsidRPr="004B7910">
        <w:rPr>
          <w:i/>
        </w:rPr>
        <w:t>L. tridentata</w:t>
      </w:r>
      <w:r>
        <w:t xml:space="preserve"> is a foundation plant with positive effects that scale</w:t>
      </w:r>
      <w:r w:rsidR="00321736">
        <w:t>d</w:t>
      </w:r>
      <w:r>
        <w:t xml:space="preserve"> to a</w:t>
      </w:r>
      <w:r w:rsidR="00C94E39">
        <w:t>nnual and arthropod communities. It buffered annuals through the study period by ameliorating and stabi</w:t>
      </w:r>
      <w:r w:rsidR="003B10A7">
        <w:t xml:space="preserve">lizing understory microclimate, a frequent mechanism within nurse plant systems </w:t>
      </w:r>
      <w:r w:rsidR="003B10A7">
        <w:fldChar w:fldCharType="begin"/>
      </w:r>
      <w:r w:rsidR="003B10A7">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3B10A7">
        <w:fldChar w:fldCharType="separate"/>
      </w:r>
      <w:r w:rsidR="003B10A7">
        <w:rPr>
          <w:noProof/>
        </w:rPr>
        <w:t>(</w:t>
      </w:r>
      <w:hyperlink w:anchor="_ENREF_26" w:tooltip="Filazzola, 2014 #43" w:history="1">
        <w:r w:rsidR="00172CFB">
          <w:rPr>
            <w:noProof/>
          </w:rPr>
          <w:t>Filazzola and Lortie, 2014</w:t>
        </w:r>
      </w:hyperlink>
      <w:r w:rsidR="003B10A7">
        <w:rPr>
          <w:noProof/>
        </w:rPr>
        <w:t>)</w:t>
      </w:r>
      <w:r w:rsidR="003B10A7">
        <w:fldChar w:fldCharType="end"/>
      </w:r>
      <w:r w:rsidR="003B10A7">
        <w:t xml:space="preserve">. </w:t>
      </w:r>
      <w:r w:rsidR="003B10A7">
        <w:rPr>
          <w:i/>
        </w:rPr>
        <w:t xml:space="preserve">L. tridentata </w:t>
      </w:r>
      <w:r w:rsidR="003B10A7">
        <w:t xml:space="preserve">supports arthropod community diversity, which show family specific associations with </w:t>
      </w:r>
      <w:r w:rsidR="003B10A7" w:rsidRPr="00F33225">
        <w:rPr>
          <w:i/>
        </w:rPr>
        <w:t xml:space="preserve">L. tridentata </w:t>
      </w:r>
      <w:r w:rsidR="003B10A7">
        <w:t>(Hurd and Linsely, 1975, Ruttan, 2016). There were measureable shifts in the abundance and diversity of associated plant and arthropod communities when L. tridentata entered into bloom. Research to disentangle what is happening is necessary before it is possible to conclude that the blooming had a negative effect. For example, if the benefici</w:t>
      </w:r>
      <w:r w:rsidR="002A0284">
        <w:t>aries are spring ephemerals, the</w:t>
      </w:r>
      <w:r w:rsidR="003B10A7">
        <w:t xml:space="preserve">n the overall effect of </w:t>
      </w:r>
      <w:r w:rsidR="003B10A7" w:rsidRPr="00F33225">
        <w:rPr>
          <w:i/>
        </w:rPr>
        <w:t>L. tridentata</w:t>
      </w:r>
      <w:r w:rsidR="003B10A7">
        <w:t xml:space="preserve"> is still positive.</w:t>
      </w:r>
      <w:r w:rsidR="002A0284">
        <w:t xml:space="preserve"> </w:t>
      </w:r>
      <w:r>
        <w:t xml:space="preserve">Scaling up </w:t>
      </w:r>
      <w:r w:rsidR="002A0284">
        <w:t xml:space="preserve">of </w:t>
      </w:r>
      <w:r>
        <w:lastRenderedPageBreak/>
        <w:t xml:space="preserve">interactions </w:t>
      </w:r>
      <w:r w:rsidR="002A0284">
        <w:t xml:space="preserve">through multiple trophic levels </w:t>
      </w:r>
      <w:r>
        <w:t>highlights the importance of positive interactio</w:t>
      </w:r>
      <w:r w:rsidR="002A0284">
        <w:t xml:space="preserve">ns in deserts but the potential shifts when </w:t>
      </w:r>
      <w:r w:rsidR="002A0284" w:rsidRPr="002A0284">
        <w:rPr>
          <w:i/>
        </w:rPr>
        <w:t>L. tridentata</w:t>
      </w:r>
      <w:r w:rsidR="002A0284">
        <w:t xml:space="preserve"> entered into a reproductive state suggest that they may change throughout the year and are complex.</w:t>
      </w:r>
    </w:p>
    <w:p w:rsidR="002A0284" w:rsidRDefault="002A0284" w:rsidP="002403B6">
      <w:r>
        <w:t>Need a short paragraph here tying in literature on reproductive shifts &amp; arthropod communities? Tie into conservation or evolutionary theory?</w:t>
      </w:r>
      <w:r w:rsidR="002403B6">
        <w:t xml:space="preserve"> Trophic interactions vary with environmental conditions. Larrea mediates the environmental conditions, etc. </w:t>
      </w:r>
    </w:p>
    <w:p w:rsidR="002A0284" w:rsidRPr="002A0284" w:rsidRDefault="002A0284" w:rsidP="00B06231">
      <w:pPr>
        <w:rPr>
          <w:u w:val="single"/>
        </w:rPr>
      </w:pPr>
      <w:r w:rsidRPr="002A0284">
        <w:rPr>
          <w:u w:val="single"/>
        </w:rPr>
        <w:t>Conclusions</w:t>
      </w:r>
    </w:p>
    <w:p w:rsidR="002A0284" w:rsidRDefault="0055748B" w:rsidP="002403B6">
      <w:r>
        <w:t>My findings suggest that even though facilitation or neutral interactions</w:t>
      </w:r>
      <w:r w:rsidR="002A0284">
        <w:t xml:space="preserve"> between plants for pollinators</w:t>
      </w:r>
      <w:r>
        <w:t xml:space="preserve"> may be measured during co-blooming, competition may be more biologically relevant overall. Therefore, experimental design is key to separating out net interactions. Diverging phenologies are hypothesize</w:t>
      </w:r>
      <w:r w:rsidR="002A0284">
        <w:t>d</w:t>
      </w:r>
      <w:r>
        <w:t xml:space="preserve"> to result from competition avoidance</w:t>
      </w:r>
      <w:r w:rsidR="002A0284">
        <w:t xml:space="preserve"> (Waser and Real)</w:t>
      </w:r>
      <w:r>
        <w:t xml:space="preserve">. These </w:t>
      </w:r>
      <w:r w:rsidR="002A0284">
        <w:t xml:space="preserve">plants species overlap at the beginning and </w:t>
      </w:r>
      <w:r>
        <w:t>end</w:t>
      </w:r>
      <w:r w:rsidR="002A0284">
        <w:t>s</w:t>
      </w:r>
      <w:r>
        <w:t xml:space="preserve"> of their phenolog</w:t>
      </w:r>
      <w:r w:rsidR="002403B6">
        <w:t xml:space="preserve">ies, potentially to avoid the observed competition. The positive effect on annual abundance was greater than the negative effect on pollinator visitation. L. tridentata is an important species that supports plant, pollinator and arthropod communities. </w:t>
      </w:r>
    </w:p>
    <w:p w:rsidR="009C7F0B" w:rsidRDefault="009C7F0B" w:rsidP="009C7F0B"/>
    <w:p w:rsidR="00844F12" w:rsidRDefault="00844F12" w:rsidP="009C7F0B"/>
    <w:p w:rsidR="00844F12" w:rsidRDefault="00844F12" w:rsidP="009C7F0B"/>
    <w:p w:rsidR="00844F12" w:rsidRDefault="00844F12" w:rsidP="009C7F0B"/>
    <w:p w:rsidR="00D7348A" w:rsidRDefault="00D7348A" w:rsidP="009C7F0B"/>
    <w:p w:rsidR="0055748B" w:rsidRDefault="0055748B" w:rsidP="009C7F0B"/>
    <w:p w:rsidR="0055748B" w:rsidRDefault="0055748B" w:rsidP="009C7F0B"/>
    <w:p w:rsidR="0055748B" w:rsidRDefault="0055748B" w:rsidP="009C7F0B"/>
    <w:p w:rsidR="0055748B" w:rsidRDefault="0055748B" w:rsidP="009C7F0B"/>
    <w:p w:rsidR="0055748B" w:rsidRDefault="0055748B" w:rsidP="009C7F0B"/>
    <w:p w:rsidR="0055748B" w:rsidRDefault="0055748B" w:rsidP="009C7F0B"/>
    <w:p w:rsidR="0055748B" w:rsidRDefault="0055748B" w:rsidP="009C7F0B"/>
    <w:p w:rsidR="002403B6" w:rsidRDefault="002403B6" w:rsidP="009C7F0B"/>
    <w:p w:rsidR="002403B6" w:rsidRDefault="002403B6" w:rsidP="009C7F0B"/>
    <w:p w:rsidR="0055748B" w:rsidRDefault="0055748B" w:rsidP="009C7F0B"/>
    <w:p w:rsidR="00EB2220" w:rsidRDefault="00EB2220" w:rsidP="009C7F0B"/>
    <w:p w:rsidR="00172CFB" w:rsidRPr="00172CFB" w:rsidRDefault="00D7348A" w:rsidP="00172CFB">
      <w:pPr>
        <w:pStyle w:val="EndNoteBibliography"/>
        <w:spacing w:after="0"/>
      </w:pPr>
      <w:r>
        <w:lastRenderedPageBreak/>
        <w:fldChar w:fldCharType="begin"/>
      </w:r>
      <w:r>
        <w:instrText xml:space="preserve"> ADDIN EN.REFLIST </w:instrText>
      </w:r>
      <w:r>
        <w:fldChar w:fldCharType="separate"/>
      </w:r>
      <w:bookmarkStart w:id="1" w:name="_ENREF_1"/>
      <w:r w:rsidR="00172CFB" w:rsidRPr="00172CFB">
        <w:t>Alcock, J., Jones, C.E., Buchmann, S.L., 1977. Male mating strategies in the bee Centris pallida Fox (Anthophoridae: Hymenoptera). The American Naturalist 111, 145-155.</w:t>
      </w:r>
      <w:bookmarkEnd w:id="1"/>
    </w:p>
    <w:p w:rsidR="00172CFB" w:rsidRPr="00172CFB" w:rsidRDefault="00172CFB" w:rsidP="00172CFB">
      <w:pPr>
        <w:pStyle w:val="EndNoteBibliography"/>
        <w:spacing w:after="0"/>
      </w:pPr>
      <w:bookmarkStart w:id="2" w:name="_ENREF_2"/>
      <w:r w:rsidRPr="00172CFB">
        <w:t>Armas, C., Ordiales, R., Pugnaire, F.I., 2004. Measuring plant interactions: a new comparative index. Ecology 85, 2682-2686.</w:t>
      </w:r>
      <w:bookmarkEnd w:id="2"/>
    </w:p>
    <w:p w:rsidR="00172CFB" w:rsidRPr="00172CFB" w:rsidRDefault="00172CFB" w:rsidP="00172CFB">
      <w:pPr>
        <w:pStyle w:val="EndNoteBibliography"/>
        <w:spacing w:after="0"/>
      </w:pPr>
      <w:bookmarkStart w:id="3" w:name="_ENREF_3"/>
      <w:r w:rsidRPr="00172CFB">
        <w:t>Ascher, J., Pickering, J., 2015. Discover Life bee species guide and world checklist (Hymenoptera: Apoidea: Anthophila).</w:t>
      </w:r>
      <w:bookmarkEnd w:id="3"/>
    </w:p>
    <w:p w:rsidR="00172CFB" w:rsidRPr="00172CFB" w:rsidRDefault="00172CFB" w:rsidP="00172CFB">
      <w:pPr>
        <w:pStyle w:val="EndNoteBibliography"/>
        <w:spacing w:after="0"/>
      </w:pPr>
      <w:bookmarkStart w:id="4" w:name="_ENREF_4"/>
      <w:r w:rsidRPr="00172CFB">
        <w:t>Barbour, M., Keeler-Wolf, T., Schoenherr, A.A., 2007. Terrestrial vegetation of California. Univ of California Press.</w:t>
      </w:r>
      <w:bookmarkEnd w:id="4"/>
    </w:p>
    <w:p w:rsidR="00172CFB" w:rsidRPr="00172CFB" w:rsidRDefault="00172CFB" w:rsidP="00172CFB">
      <w:pPr>
        <w:pStyle w:val="EndNoteBibliography"/>
        <w:spacing w:after="0"/>
      </w:pPr>
      <w:bookmarkStart w:id="5" w:name="_ENREF_5"/>
      <w:r w:rsidRPr="00172CFB">
        <w:t>Bertness, M.D., Callaway, R., 1994. Positive interactions in communities. Trends in Ecology &amp; Evolution 9, 191-193.</w:t>
      </w:r>
      <w:bookmarkEnd w:id="5"/>
    </w:p>
    <w:p w:rsidR="00172CFB" w:rsidRPr="00172CFB" w:rsidRDefault="00172CFB" w:rsidP="00172CFB">
      <w:pPr>
        <w:pStyle w:val="EndNoteBibliography"/>
        <w:spacing w:after="0"/>
      </w:pPr>
      <w:bookmarkStart w:id="6" w:name="_ENREF_6"/>
      <w:r w:rsidRPr="00172CFB">
        <w:t>Betancourt, J.L., Van Devender, T.R., Martin, P.S., 1990. Packrat middens: the last 40,000 years of biotic change. University of Arizona Press.</w:t>
      </w:r>
      <w:bookmarkEnd w:id="6"/>
    </w:p>
    <w:p w:rsidR="00172CFB" w:rsidRPr="00172CFB" w:rsidRDefault="00172CFB" w:rsidP="00172CFB">
      <w:pPr>
        <w:pStyle w:val="EndNoteBibliography"/>
        <w:spacing w:after="0"/>
      </w:pPr>
      <w:bookmarkStart w:id="7" w:name="_ENREF_7"/>
      <w:r w:rsidRPr="00172CFB">
        <w:t>Bosch, M., Waser, N.M., 2001. Experimental manipulation of plant density and its effect on pollination and reproduction of two confamilial montane herbs. Oecologia 126, 76-83.</w:t>
      </w:r>
      <w:bookmarkEnd w:id="7"/>
    </w:p>
    <w:p w:rsidR="00172CFB" w:rsidRPr="00172CFB" w:rsidRDefault="00172CFB" w:rsidP="00172CFB">
      <w:pPr>
        <w:pStyle w:val="EndNoteBibliography"/>
        <w:spacing w:after="0"/>
      </w:pPr>
      <w:bookmarkStart w:id="8" w:name="_ENREF_8"/>
      <w:r w:rsidRPr="00172CFB">
        <w:t>Bowers, J.E., Dimmitt, M.A., 1994. Flowering phenology of six woody plants in the northern Sonoran Desert. Bulletin of the Torrey Botanical Club, 215-229.</w:t>
      </w:r>
      <w:bookmarkEnd w:id="8"/>
    </w:p>
    <w:p w:rsidR="00172CFB" w:rsidRPr="00172CFB" w:rsidRDefault="00172CFB" w:rsidP="00172CFB">
      <w:pPr>
        <w:pStyle w:val="EndNoteBibliography"/>
        <w:spacing w:after="0"/>
      </w:pPr>
      <w:bookmarkStart w:id="9" w:name="_ENREF_9"/>
      <w:r w:rsidRPr="00172CFB">
        <w:t>Brooker, R.W., Maestre, F.T., Callaway, R.M., Lortie, C.L., Cavieres, L.A., Kunstler, G., Liancourt, P., Tielbörger, K., Travis, J.M., Anthelme, F., 2008. Facilitation in plant communities: the past, the present, and the future. Journal of Ecology 96, 18-34.</w:t>
      </w:r>
      <w:bookmarkEnd w:id="9"/>
    </w:p>
    <w:p w:rsidR="00172CFB" w:rsidRPr="00172CFB" w:rsidRDefault="00172CFB" w:rsidP="00172CFB">
      <w:pPr>
        <w:pStyle w:val="EndNoteBibliography"/>
        <w:spacing w:after="0"/>
      </w:pPr>
      <w:bookmarkStart w:id="10" w:name="_ENREF_10"/>
      <w:r w:rsidRPr="00172CFB">
        <w:t>Bruno, J.F., Stachowicz, J.J., Bertness, M.D., 2003. Inclusion of facilitation into ecological theory. Trends in Ecology &amp; Evolution 18, 119-125.</w:t>
      </w:r>
      <w:bookmarkEnd w:id="10"/>
    </w:p>
    <w:p w:rsidR="00172CFB" w:rsidRPr="00172CFB" w:rsidRDefault="00172CFB" w:rsidP="00172CFB">
      <w:pPr>
        <w:pStyle w:val="EndNoteBibliography"/>
        <w:spacing w:after="0"/>
      </w:pPr>
      <w:bookmarkStart w:id="11" w:name="_ENREF_11"/>
      <w:r w:rsidRPr="00172CFB">
        <w:t>Callaway, R.M., Pennings, S.C., 2000. Facilitation may buffer competitive effects indirect and diffuse interactions among salt marsh plants. American Naturalist 156, 416-424.</w:t>
      </w:r>
      <w:bookmarkEnd w:id="11"/>
    </w:p>
    <w:p w:rsidR="00172CFB" w:rsidRPr="00172CFB" w:rsidRDefault="00172CFB" w:rsidP="00172CFB">
      <w:pPr>
        <w:pStyle w:val="EndNoteBibliography"/>
        <w:spacing w:after="0"/>
      </w:pPr>
      <w:bookmarkStart w:id="12" w:name="_ENREF_12"/>
      <w:r w:rsidRPr="00172CFB">
        <w:t>Callaway, R.M., Walker, L.R., 1997a. Competition and Facilitation A Synthetic Approach to Interactions in Plant Communities. Ecology 78, 1958-1965.</w:t>
      </w:r>
      <w:bookmarkEnd w:id="12"/>
    </w:p>
    <w:p w:rsidR="00172CFB" w:rsidRPr="00172CFB" w:rsidRDefault="00172CFB" w:rsidP="00172CFB">
      <w:pPr>
        <w:pStyle w:val="EndNoteBibliography"/>
        <w:spacing w:after="0"/>
      </w:pPr>
      <w:bookmarkStart w:id="13" w:name="_ENREF_13"/>
      <w:r w:rsidRPr="00172CFB">
        <w:t>Callaway, R.M., Walker, L.R., 1997b. Competition and facilitation: a synthetic approach to interactions in plant communities. Ecology 78, 1958-1965.</w:t>
      </w:r>
      <w:bookmarkEnd w:id="13"/>
    </w:p>
    <w:p w:rsidR="00172CFB" w:rsidRPr="00172CFB" w:rsidRDefault="00172CFB" w:rsidP="00172CFB">
      <w:pPr>
        <w:pStyle w:val="EndNoteBibliography"/>
        <w:spacing w:after="0"/>
      </w:pPr>
      <w:bookmarkStart w:id="14" w:name="_ENREF_14"/>
      <w:r w:rsidRPr="00172CFB">
        <w:t>Campbell, D.R., Motten, A.F., 1985. The mechanism of competition for pollination between two forest herbs. Ecology 66, 554-563.</w:t>
      </w:r>
      <w:bookmarkEnd w:id="14"/>
    </w:p>
    <w:p w:rsidR="00172CFB" w:rsidRPr="00172CFB" w:rsidRDefault="00172CFB" w:rsidP="00172CFB">
      <w:pPr>
        <w:pStyle w:val="EndNoteBibliography"/>
        <w:spacing w:after="0"/>
      </w:pPr>
      <w:bookmarkStart w:id="15" w:name="_ENREF_15"/>
      <w:r w:rsidRPr="00172CFB">
        <w:t>Cane, J.H., Minckley, R., Kervin, L., Roulston, T.A., 2005. Temporally persistent patterns of incidence and abundance in a pollinator guild at annual and decadal scales: the bees of Larrea tridentata. Biological Journal of the Linnean Society 85, 319-329.</w:t>
      </w:r>
      <w:bookmarkEnd w:id="15"/>
    </w:p>
    <w:p w:rsidR="00172CFB" w:rsidRPr="00172CFB" w:rsidRDefault="00172CFB" w:rsidP="00172CFB">
      <w:pPr>
        <w:pStyle w:val="EndNoteBibliography"/>
        <w:spacing w:after="0"/>
      </w:pPr>
      <w:bookmarkStart w:id="16" w:name="_ENREF_16"/>
      <w:r w:rsidRPr="00172CFB">
        <w:t>Cane, J.H., Tepedino, V.J., 2017. Gauging the effect of honey bee pollen collection on native bee communities. Conservation Letters 10, 205-210.</w:t>
      </w:r>
      <w:bookmarkEnd w:id="16"/>
    </w:p>
    <w:p w:rsidR="00172CFB" w:rsidRPr="00172CFB" w:rsidRDefault="00172CFB" w:rsidP="00172CFB">
      <w:pPr>
        <w:pStyle w:val="EndNoteBibliography"/>
        <w:spacing w:after="0"/>
      </w:pPr>
      <w:bookmarkStart w:id="17" w:name="_ENREF_17"/>
      <w:r w:rsidRPr="00172CFB">
        <w:t>Chacoff, N.P., Vázquez, D.P., Lomáscolo, S.B., Stevani, E.L., Dorado, J., Padrón, B., 2012. Evaluating sampling completeness in a desert plant–pollinator network. Journal of Animal Ecology 81, 190-200.</w:t>
      </w:r>
      <w:bookmarkEnd w:id="17"/>
    </w:p>
    <w:p w:rsidR="00172CFB" w:rsidRPr="00172CFB" w:rsidRDefault="00172CFB" w:rsidP="00172CFB">
      <w:pPr>
        <w:pStyle w:val="EndNoteBibliography"/>
        <w:spacing w:after="0"/>
      </w:pPr>
      <w:bookmarkStart w:id="18" w:name="_ENREF_18"/>
      <w:r w:rsidRPr="00172CFB">
        <w:t>Chesson, P., Gebauer, R.L., Schwinning, S., Huntly, N., Wiegand, K., Ernest, M.S., Sher, A., Novoplansky, A., Weltzin, J.F., 2004. Resource pulses, species interactions, and diversity maintenance in arid and semi-arid environments. Oecologia 141, 236-253.</w:t>
      </w:r>
      <w:bookmarkEnd w:id="18"/>
    </w:p>
    <w:p w:rsidR="00172CFB" w:rsidRPr="00172CFB" w:rsidRDefault="00172CFB" w:rsidP="00172CFB">
      <w:pPr>
        <w:pStyle w:val="EndNoteBibliography"/>
        <w:spacing w:after="0"/>
      </w:pPr>
      <w:bookmarkStart w:id="19" w:name="_ENREF_19"/>
      <w:r w:rsidRPr="00172CFB">
        <w:t>Clements, F.E., Goldsmith, G.W., 1924. phytometer method in ecology.</w:t>
      </w:r>
      <w:bookmarkEnd w:id="19"/>
    </w:p>
    <w:p w:rsidR="00172CFB" w:rsidRPr="00172CFB" w:rsidRDefault="00172CFB" w:rsidP="00172CFB">
      <w:pPr>
        <w:pStyle w:val="EndNoteBibliography"/>
        <w:spacing w:after="0"/>
      </w:pPr>
      <w:bookmarkStart w:id="20" w:name="_ENREF_20"/>
      <w:r w:rsidRPr="00172CFB">
        <w:t>Cline, A.R., Audisio, P., 2010. Revision of the new world short-winged flower beetles (Coleoptera: Kateretidae). Part I. Generic review and revision of Anthonaeus Horn, 1879. The Coleopterists Bulletin, 173-186.</w:t>
      </w:r>
      <w:bookmarkEnd w:id="20"/>
    </w:p>
    <w:p w:rsidR="00172CFB" w:rsidRPr="00172CFB" w:rsidRDefault="00172CFB" w:rsidP="00172CFB">
      <w:pPr>
        <w:pStyle w:val="EndNoteBibliography"/>
        <w:spacing w:after="0"/>
      </w:pPr>
      <w:bookmarkStart w:id="21" w:name="_ENREF_21"/>
      <w:r w:rsidRPr="00172CFB">
        <w:t>Conner, J.K., Rush, S., 1996. Effects of flower size and number on pollinator visitation to wild radish, Raphanus raphanistrum. Oecologia 105, 509-516.</w:t>
      </w:r>
      <w:bookmarkEnd w:id="21"/>
    </w:p>
    <w:p w:rsidR="00172CFB" w:rsidRPr="00172CFB" w:rsidRDefault="00172CFB" w:rsidP="00172CFB">
      <w:pPr>
        <w:pStyle w:val="EndNoteBibliography"/>
        <w:spacing w:after="0"/>
      </w:pPr>
      <w:bookmarkStart w:id="22" w:name="_ENREF_22"/>
      <w:r w:rsidRPr="00172CFB">
        <w:lastRenderedPageBreak/>
        <w:t>Davis, W., Philbrick, R., 1986. Natural hybridization between Malacothrix incana and M. saxatilis var. implicata (Asteraceae: Lactuceae) on San Miguel Island, California. Madroño, 253-263.</w:t>
      </w:r>
      <w:bookmarkEnd w:id="22"/>
    </w:p>
    <w:p w:rsidR="00172CFB" w:rsidRPr="00172CFB" w:rsidRDefault="00172CFB" w:rsidP="00172CFB">
      <w:pPr>
        <w:pStyle w:val="EndNoteBibliography"/>
        <w:spacing w:after="0"/>
      </w:pPr>
      <w:bookmarkStart w:id="23" w:name="_ENREF_23"/>
      <w:r w:rsidRPr="00172CFB">
        <w:t>Donnelly, S.E., Lortie, C.J., Aarssen, L.W., 1998. Pollination in Verbascum thapsus (Scrophulariaceae): the advantage of being tall. American Journal of Botany 85, 1618-1625.</w:t>
      </w:r>
      <w:bookmarkEnd w:id="23"/>
    </w:p>
    <w:p w:rsidR="00172CFB" w:rsidRPr="00172CFB" w:rsidRDefault="00172CFB" w:rsidP="00172CFB">
      <w:pPr>
        <w:pStyle w:val="EndNoteBibliography"/>
        <w:spacing w:after="0"/>
      </w:pPr>
      <w:bookmarkStart w:id="24" w:name="_ENREF_24"/>
      <w:r w:rsidRPr="00172CFB">
        <w:t>Ellison, A.M., Bank, M.S., Clinton, B.D., Colburn, E.A., Elliott, K., Ford, C.R., Foster, D.R., Kloeppel, B.D., Knoepp, J.D., Lovett, G.M., 2005. Loss of foundation species: consequences for the structure and dynamics of forested ecosystems. Frontiers in Ecology and the Environment 3, 479-486.</w:t>
      </w:r>
      <w:bookmarkEnd w:id="24"/>
    </w:p>
    <w:p w:rsidR="00172CFB" w:rsidRPr="00172CFB" w:rsidRDefault="00172CFB" w:rsidP="00172CFB">
      <w:pPr>
        <w:pStyle w:val="EndNoteBibliography"/>
        <w:spacing w:after="0"/>
      </w:pPr>
      <w:bookmarkStart w:id="25" w:name="_ENREF_25"/>
      <w:r w:rsidRPr="00172CFB">
        <w:t>Facelli, J.M., Temby, A.M., 2002. Multiple effects of shrubs on annual plant communities in arid lands of South Australia. Austral ecology 27, 422-432.</w:t>
      </w:r>
      <w:bookmarkEnd w:id="25"/>
    </w:p>
    <w:p w:rsidR="00172CFB" w:rsidRPr="00172CFB" w:rsidRDefault="00172CFB" w:rsidP="00172CFB">
      <w:pPr>
        <w:pStyle w:val="EndNoteBibliography"/>
        <w:spacing w:after="0"/>
      </w:pPr>
      <w:bookmarkStart w:id="26" w:name="_ENREF_26"/>
      <w:r w:rsidRPr="00172CFB">
        <w:t>Filazzola, A., Lortie, C.J., 2014. A systematic review and conceptual framework for the mechanistic pathways of nurse plants. Global Ecology and Biogeography 23, 1335-1345.</w:t>
      </w:r>
      <w:bookmarkEnd w:id="26"/>
    </w:p>
    <w:p w:rsidR="00172CFB" w:rsidRPr="00172CFB" w:rsidRDefault="00172CFB" w:rsidP="00172CFB">
      <w:pPr>
        <w:pStyle w:val="EndNoteBibliography"/>
        <w:spacing w:after="0"/>
      </w:pPr>
      <w:bookmarkStart w:id="27" w:name="_ENREF_27"/>
      <w:r w:rsidRPr="00172CFB">
        <w:t>Fleming, T.H., Holland, J.N., 1998. The evolution of obligate pollination mutualisms: senita cactus and senita moth. Oecologia 114, 368-375.</w:t>
      </w:r>
      <w:bookmarkEnd w:id="27"/>
    </w:p>
    <w:p w:rsidR="00172CFB" w:rsidRPr="00172CFB" w:rsidRDefault="00172CFB" w:rsidP="00172CFB">
      <w:pPr>
        <w:pStyle w:val="EndNoteBibliography"/>
        <w:spacing w:after="0"/>
      </w:pPr>
      <w:bookmarkStart w:id="28" w:name="_ENREF_28"/>
      <w:r w:rsidRPr="00172CFB">
        <w:t>Fleming, T.H., Sahley, C.T., Holland, J.N., Nason, J.D., Hamrick, J., 2001. Sonoran Desert columnar cacti and the evolution of generalized pollination systems. Ecological Monographs 71, 511-530.</w:t>
      </w:r>
      <w:bookmarkEnd w:id="28"/>
    </w:p>
    <w:p w:rsidR="00172CFB" w:rsidRPr="00172CFB" w:rsidRDefault="00172CFB" w:rsidP="00172CFB">
      <w:pPr>
        <w:pStyle w:val="EndNoteBibliography"/>
        <w:spacing w:after="0"/>
      </w:pPr>
      <w:bookmarkStart w:id="29" w:name="_ENREF_29"/>
      <w:r w:rsidRPr="00172CFB">
        <w:t>Flores, J., Jurado, E., 2003. Are nurse‐protégé interactions more common among plants from arid environments? Journal of Vegetation Science 14, 911-916.</w:t>
      </w:r>
      <w:bookmarkEnd w:id="29"/>
    </w:p>
    <w:p w:rsidR="00172CFB" w:rsidRPr="00172CFB" w:rsidRDefault="00172CFB" w:rsidP="00172CFB">
      <w:pPr>
        <w:pStyle w:val="EndNoteBibliography"/>
        <w:spacing w:after="0"/>
      </w:pPr>
      <w:bookmarkStart w:id="30" w:name="_ENREF_30"/>
      <w:r w:rsidRPr="00172CFB">
        <w:t>Franco, A., De Soyza, A., Virginia, R., Reynolds, J., Whitford, W., 1994. Effects of plant size and water relations on gas exchange and growth of the desert shrub Larrea tridentata. Oecologia 97, 171-178.</w:t>
      </w:r>
      <w:bookmarkEnd w:id="30"/>
    </w:p>
    <w:p w:rsidR="00172CFB" w:rsidRPr="00172CFB" w:rsidRDefault="00172CFB" w:rsidP="00172CFB">
      <w:pPr>
        <w:pStyle w:val="EndNoteBibliography"/>
        <w:spacing w:after="0"/>
      </w:pPr>
      <w:bookmarkStart w:id="31" w:name="_ENREF_31"/>
      <w:r w:rsidRPr="00172CFB">
        <w:t>Ghazoul, J., 2006. Floral diversity and the facilitation of pollination. Journal of Ecology 94, 295-304.</w:t>
      </w:r>
      <w:bookmarkEnd w:id="31"/>
    </w:p>
    <w:p w:rsidR="00172CFB" w:rsidRPr="00172CFB" w:rsidRDefault="00172CFB" w:rsidP="00172CFB">
      <w:pPr>
        <w:pStyle w:val="EndNoteBibliography"/>
        <w:spacing w:after="0"/>
      </w:pPr>
      <w:bookmarkStart w:id="32" w:name="_ENREF_32"/>
      <w:r w:rsidRPr="00172CFB">
        <w:t>Goldberg, D.E., Turkington, R., Olsvig-Whittaker, L., Dyer, A.R., 2001. Density dependence in an annual plant community: variation among life history stages. Ecological Monographs 71, 423-446.</w:t>
      </w:r>
      <w:bookmarkEnd w:id="32"/>
    </w:p>
    <w:p w:rsidR="00172CFB" w:rsidRPr="00172CFB" w:rsidRDefault="00172CFB" w:rsidP="00172CFB">
      <w:pPr>
        <w:pStyle w:val="EndNoteBibliography"/>
        <w:spacing w:after="0"/>
      </w:pPr>
      <w:bookmarkStart w:id="33" w:name="_ENREF_33"/>
      <w:r w:rsidRPr="00172CFB">
        <w:t>Grissell, E.E., Schauff, M.E., 1990. A handbook of the families of Nearctic Chalcidoidea (Hymenoptera). A handbook of the families of Nearctic Chalcidoidea (Hymenoptera).</w:t>
      </w:r>
      <w:bookmarkEnd w:id="33"/>
    </w:p>
    <w:p w:rsidR="00172CFB" w:rsidRPr="00172CFB" w:rsidRDefault="00172CFB" w:rsidP="00172CFB">
      <w:pPr>
        <w:pStyle w:val="EndNoteBibliography"/>
        <w:spacing w:after="0"/>
      </w:pPr>
      <w:bookmarkStart w:id="34" w:name="_ENREF_34"/>
      <w:r w:rsidRPr="00172CFB">
        <w:t>Henderson, D.H., 1982. Fine structure and neurophysiology of a gustatory sensillum on the ovipositors of Metasyrphus venablesi and Eupeodes volucris (Diptera: Syrphidae). Canadian Journal of Zoology 60, 3187-3195.</w:t>
      </w:r>
      <w:bookmarkEnd w:id="34"/>
    </w:p>
    <w:p w:rsidR="00172CFB" w:rsidRPr="00172CFB" w:rsidRDefault="00172CFB" w:rsidP="00172CFB">
      <w:pPr>
        <w:pStyle w:val="EndNoteBibliography"/>
        <w:spacing w:after="0"/>
      </w:pPr>
      <w:bookmarkStart w:id="35" w:name="_ENREF_35"/>
      <w:r w:rsidRPr="00172CFB">
        <w:t>Holland, N.J., Fleming, T.H., 2002. Co-pollinators and specialization in the pollinating seed-consumer mutualism between senita cacti and senita moths. Oecologia 133, 534-540.</w:t>
      </w:r>
      <w:bookmarkEnd w:id="35"/>
    </w:p>
    <w:p w:rsidR="00172CFB" w:rsidRPr="00172CFB" w:rsidRDefault="00172CFB" w:rsidP="00172CFB">
      <w:pPr>
        <w:pStyle w:val="EndNoteBibliography"/>
        <w:spacing w:after="0"/>
      </w:pPr>
      <w:bookmarkStart w:id="36" w:name="_ENREF_36"/>
      <w:r w:rsidRPr="00172CFB">
        <w:t>Holzapfel, C., Mahall, B.E., 1999. Bidirectional facilitation and interference between shrubs and annuals in the Mojave Desert. Ecology 80, 1747-1761.</w:t>
      </w:r>
      <w:bookmarkEnd w:id="36"/>
    </w:p>
    <w:p w:rsidR="00172CFB" w:rsidRPr="00172CFB" w:rsidRDefault="00172CFB" w:rsidP="00172CFB">
      <w:pPr>
        <w:pStyle w:val="EndNoteBibliography"/>
        <w:spacing w:after="0"/>
      </w:pPr>
      <w:bookmarkStart w:id="37" w:name="_ENREF_37"/>
      <w:r w:rsidRPr="00172CFB">
        <w:t>Hurd Jr, P.D., Linsley, E.G., 1975. Some insects other than bees associated with Larrea tridentata in the southwestern United States. Proceedings of the Entomological Society of Washington.</w:t>
      </w:r>
      <w:bookmarkEnd w:id="37"/>
    </w:p>
    <w:p w:rsidR="00172CFB" w:rsidRPr="00172CFB" w:rsidRDefault="00172CFB" w:rsidP="00172CFB">
      <w:pPr>
        <w:pStyle w:val="EndNoteBibliography"/>
        <w:spacing w:after="0"/>
      </w:pPr>
      <w:bookmarkStart w:id="38" w:name="_ENREF_38"/>
      <w:r w:rsidRPr="00172CFB">
        <w:t>Iler, A.M., Inouye, D.W., Høye, T.T., Miller‐Rushing, A.J., Burkle, L.A., Johnston, E.B., 2013. Maintenance of temporal synchrony between syrphid flies and floral resources despite differential phenological responses to climate. Global Change Biology 19, 2348-2359.</w:t>
      </w:r>
      <w:bookmarkEnd w:id="38"/>
    </w:p>
    <w:p w:rsidR="00172CFB" w:rsidRPr="00172CFB" w:rsidRDefault="00172CFB" w:rsidP="00172CFB">
      <w:pPr>
        <w:pStyle w:val="EndNoteBibliography"/>
        <w:spacing w:after="0"/>
      </w:pPr>
      <w:bookmarkStart w:id="39" w:name="_ENREF_39"/>
      <w:r w:rsidRPr="00172CFB">
        <w:t>Inouye, D.W., Larson, B.M., Ssymank, A., Kevan, P.G., 2015. Flies and flowers III: ecology of foraging and pollination. Journal of Pollination Ecology 16, 115-133.</w:t>
      </w:r>
      <w:bookmarkEnd w:id="39"/>
    </w:p>
    <w:p w:rsidR="00172CFB" w:rsidRPr="00172CFB" w:rsidRDefault="00172CFB" w:rsidP="00172CFB">
      <w:pPr>
        <w:pStyle w:val="EndNoteBibliography"/>
        <w:spacing w:after="0"/>
      </w:pPr>
      <w:bookmarkStart w:id="40" w:name="_ENREF_40"/>
      <w:r w:rsidRPr="00172CFB">
        <w:t>Jennings, W.B., 2001. Comparative flowering phenology of plants in the western Mojave Desert. Madroño, 162-171.</w:t>
      </w:r>
      <w:bookmarkEnd w:id="40"/>
    </w:p>
    <w:p w:rsidR="00172CFB" w:rsidRPr="00172CFB" w:rsidRDefault="00172CFB" w:rsidP="00172CFB">
      <w:pPr>
        <w:pStyle w:val="EndNoteBibliography"/>
        <w:spacing w:after="0"/>
      </w:pPr>
      <w:bookmarkStart w:id="41" w:name="_ENREF_41"/>
      <w:r w:rsidRPr="00172CFB">
        <w:lastRenderedPageBreak/>
        <w:t>Jones, C.R., 1922. A contribution to our knowledge of the Syrphidae of Colorado. Agricultural Experiment Station of the Agricultural College of Colorado.</w:t>
      </w:r>
      <w:bookmarkEnd w:id="41"/>
    </w:p>
    <w:p w:rsidR="00172CFB" w:rsidRPr="00172CFB" w:rsidRDefault="00172CFB" w:rsidP="00172CFB">
      <w:pPr>
        <w:pStyle w:val="EndNoteBibliography"/>
        <w:spacing w:after="0"/>
      </w:pPr>
      <w:bookmarkStart w:id="42" w:name="_ENREF_42"/>
      <w:r w:rsidRPr="00172CFB">
        <w:t>Kearns, C.A., Inouye, D.W., 1993. Techniques for pollination biologists. University press of Colorado.</w:t>
      </w:r>
      <w:bookmarkEnd w:id="42"/>
    </w:p>
    <w:p w:rsidR="00172CFB" w:rsidRPr="00172CFB" w:rsidRDefault="00172CFB" w:rsidP="00172CFB">
      <w:pPr>
        <w:pStyle w:val="EndNoteBibliography"/>
        <w:spacing w:after="0"/>
      </w:pPr>
      <w:bookmarkStart w:id="43" w:name="_ENREF_43"/>
      <w:r w:rsidRPr="00172CFB">
        <w:t>King, C., Ballantyne, G., Willmer, P.G., 2013. Why flower visitation is a poor proxy for pollination: measuring single‐visit pollen deposition, with implications for pollination networks and conservation. Methods in Ecology and Evolution 4, 811-818.</w:t>
      </w:r>
      <w:bookmarkEnd w:id="43"/>
    </w:p>
    <w:p w:rsidR="00172CFB" w:rsidRPr="00172CFB" w:rsidRDefault="00172CFB" w:rsidP="00172CFB">
      <w:pPr>
        <w:pStyle w:val="EndNoteBibliography"/>
        <w:spacing w:after="0"/>
      </w:pPr>
      <w:bookmarkStart w:id="44" w:name="_ENREF_44"/>
      <w:r w:rsidRPr="00172CFB">
        <w:t>Laverty, T.M., 1992. Plant interactions for pollinator visits: a test of the magnet species effect. Oecologia 89, 502-508.</w:t>
      </w:r>
      <w:bookmarkEnd w:id="44"/>
    </w:p>
    <w:p w:rsidR="00172CFB" w:rsidRPr="00172CFB" w:rsidRDefault="00172CFB" w:rsidP="00172CFB">
      <w:pPr>
        <w:pStyle w:val="EndNoteBibliography"/>
        <w:spacing w:after="0"/>
      </w:pPr>
      <w:bookmarkStart w:id="45" w:name="_ENREF_45"/>
      <w:r w:rsidRPr="00172CFB">
        <w:t>Mahall, B.E., Callaway, R.M., 1991. Root communication among desert shrubs. Proceedings of the National Academy of Sciences 88, 874-876.</w:t>
      </w:r>
      <w:bookmarkEnd w:id="45"/>
    </w:p>
    <w:p w:rsidR="00172CFB" w:rsidRPr="00172CFB" w:rsidRDefault="00172CFB" w:rsidP="00172CFB">
      <w:pPr>
        <w:pStyle w:val="EndNoteBibliography"/>
        <w:spacing w:after="0"/>
      </w:pPr>
      <w:bookmarkStart w:id="46" w:name="_ENREF_46"/>
      <w:r w:rsidRPr="00172CFB">
        <w:t>Mahall, B.E., Callaway, R.M., 1992. Root communication mechanisms and intracommunity distributions of two Mojave Desert shrubs. Ecology 73, 2145-2151.</w:t>
      </w:r>
      <w:bookmarkEnd w:id="46"/>
    </w:p>
    <w:p w:rsidR="00172CFB" w:rsidRPr="00172CFB" w:rsidRDefault="00172CFB" w:rsidP="00172CFB">
      <w:pPr>
        <w:pStyle w:val="EndNoteBibliography"/>
        <w:spacing w:after="0"/>
      </w:pPr>
      <w:bookmarkStart w:id="47" w:name="_ENREF_47"/>
      <w:r w:rsidRPr="00172CFB">
        <w:t>Marshall, S., 2012. Flies. The natural history and diversity of Diptera.</w:t>
      </w:r>
      <w:bookmarkEnd w:id="47"/>
    </w:p>
    <w:p w:rsidR="00172CFB" w:rsidRPr="00172CFB" w:rsidRDefault="00172CFB" w:rsidP="00172CFB">
      <w:pPr>
        <w:pStyle w:val="EndNoteBibliography"/>
        <w:spacing w:after="0"/>
      </w:pPr>
      <w:bookmarkStart w:id="48" w:name="_ENREF_48"/>
      <w:r w:rsidRPr="00172CFB">
        <w:t>McIntire, E.J., Fajardo, A., 2014. Facilitation as a ubiquitous driver of biodiversity. New Phytologist 201, 403-416.</w:t>
      </w:r>
      <w:bookmarkEnd w:id="48"/>
    </w:p>
    <w:p w:rsidR="00172CFB" w:rsidRPr="00172CFB" w:rsidRDefault="00172CFB" w:rsidP="00172CFB">
      <w:pPr>
        <w:pStyle w:val="EndNoteBibliography"/>
        <w:spacing w:after="0"/>
      </w:pPr>
      <w:bookmarkStart w:id="49" w:name="_ENREF_49"/>
      <w:r w:rsidRPr="00172CFB">
        <w:t>McKinney, A.M., Goodell, K., 2010. Shading by invasive shrub reduces seed production and pollinator services in a native herb. Biological Invasions 12, 2751-2763.</w:t>
      </w:r>
      <w:bookmarkEnd w:id="49"/>
    </w:p>
    <w:p w:rsidR="00172CFB" w:rsidRPr="00172CFB" w:rsidRDefault="00172CFB" w:rsidP="00172CFB">
      <w:pPr>
        <w:pStyle w:val="EndNoteBibliography"/>
        <w:spacing w:after="0"/>
      </w:pPr>
      <w:bookmarkStart w:id="50" w:name="_ENREF_50"/>
      <w:r w:rsidRPr="00172CFB">
        <w:t>McPeek, M.A., Peckarsky, B.L., 1998. Life histories and the strengths of species interactions: combining mortality, growth, and fecundity effects. Ecology 79, 867-879.</w:t>
      </w:r>
      <w:bookmarkEnd w:id="50"/>
    </w:p>
    <w:p w:rsidR="00172CFB" w:rsidRPr="00172CFB" w:rsidRDefault="00172CFB" w:rsidP="00172CFB">
      <w:pPr>
        <w:pStyle w:val="EndNoteBibliography"/>
        <w:spacing w:after="0"/>
      </w:pPr>
      <w:bookmarkStart w:id="51" w:name="_ENREF_51"/>
      <w:r w:rsidRPr="00172CFB">
        <w:t>Michener, C.D., 2000. The bees of the world. JHU press.</w:t>
      </w:r>
      <w:bookmarkEnd w:id="51"/>
    </w:p>
    <w:p w:rsidR="00172CFB" w:rsidRPr="00172CFB" w:rsidRDefault="00172CFB" w:rsidP="00172CFB">
      <w:pPr>
        <w:pStyle w:val="EndNoteBibliography"/>
        <w:spacing w:after="0"/>
      </w:pPr>
      <w:bookmarkStart w:id="52" w:name="_ENREF_52"/>
      <w:r w:rsidRPr="00172CFB">
        <w:t>Michener, C.D., McGinley, R.J., Danforth, B.N., 1994. The bee genera of North and Central America (Hymenoptera: Apoidea). Smithsonian Institution Press.</w:t>
      </w:r>
      <w:bookmarkEnd w:id="52"/>
    </w:p>
    <w:p w:rsidR="00172CFB" w:rsidRPr="00172CFB" w:rsidRDefault="00172CFB" w:rsidP="00172CFB">
      <w:pPr>
        <w:pStyle w:val="EndNoteBibliography"/>
        <w:spacing w:after="0"/>
      </w:pPr>
      <w:bookmarkStart w:id="53" w:name="_ENREF_53"/>
      <w:r w:rsidRPr="00172CFB">
        <w:t>Minckley, R.L., Cane, J.H., Kervin, L., Roulston, T., 1999. Spatial predictability and resource specialization of bees (Hymenoptera: Apoidea) at a superabundant, widespread resource. Biological Journal of the Linnean Society 67, 119-147.</w:t>
      </w:r>
      <w:bookmarkEnd w:id="53"/>
    </w:p>
    <w:p w:rsidR="00172CFB" w:rsidRPr="00172CFB" w:rsidRDefault="00172CFB" w:rsidP="00172CFB">
      <w:pPr>
        <w:pStyle w:val="EndNoteBibliography"/>
        <w:spacing w:after="0"/>
      </w:pPr>
      <w:bookmarkStart w:id="54" w:name="_ENREF_54"/>
      <w:r w:rsidRPr="00172CFB">
        <w:t>Miranda, G., Young, A., Locke, M., Marshall, S., Skevington, J., Thompson, F., 2013. Key to the genera of Nearctic Syrphidae. Canadian Journal of Arthropod Identification 23, 351.</w:t>
      </w:r>
      <w:bookmarkEnd w:id="54"/>
    </w:p>
    <w:p w:rsidR="00172CFB" w:rsidRPr="00172CFB" w:rsidRDefault="00172CFB" w:rsidP="00172CFB">
      <w:pPr>
        <w:pStyle w:val="EndNoteBibliography"/>
        <w:spacing w:after="0"/>
      </w:pPr>
      <w:bookmarkStart w:id="55" w:name="_ENREF_55"/>
      <w:r w:rsidRPr="00172CFB">
        <w:t>Molina-Montenegro, M.A., Badano, E.I., Cavieres, L.A., 2008. Positive interactions among plant species for pollinator service: assessing the ‘magnet species’ concept with invasive species. Oikos 117, 1833-1839.</w:t>
      </w:r>
      <w:bookmarkEnd w:id="55"/>
    </w:p>
    <w:p w:rsidR="00172CFB" w:rsidRPr="00172CFB" w:rsidRDefault="00172CFB" w:rsidP="00172CFB">
      <w:pPr>
        <w:pStyle w:val="EndNoteBibliography"/>
        <w:spacing w:after="0"/>
      </w:pPr>
      <w:bookmarkStart w:id="56" w:name="_ENREF_56"/>
      <w:r w:rsidRPr="00172CFB">
        <w:t>Morhardt, S., Morhardt, E., 2004. California desert flowers: an introduction to families, genera, and species. Univ of California Press.</w:t>
      </w:r>
      <w:bookmarkEnd w:id="56"/>
    </w:p>
    <w:p w:rsidR="00172CFB" w:rsidRPr="00172CFB" w:rsidRDefault="00172CFB" w:rsidP="00172CFB">
      <w:pPr>
        <w:pStyle w:val="EndNoteBibliography"/>
        <w:spacing w:after="0"/>
      </w:pPr>
      <w:bookmarkStart w:id="57" w:name="_ENREF_57"/>
      <w:r w:rsidRPr="00172CFB">
        <w:t>Morse, D.H., 1981. Interactions among syrphid flies and bumblebees on flowers. Ecology 62, 81-88.</w:t>
      </w:r>
      <w:bookmarkEnd w:id="57"/>
    </w:p>
    <w:p w:rsidR="00172CFB" w:rsidRPr="00172CFB" w:rsidRDefault="00172CFB" w:rsidP="00172CFB">
      <w:pPr>
        <w:pStyle w:val="EndNoteBibliography"/>
        <w:spacing w:after="0"/>
      </w:pPr>
      <w:bookmarkStart w:id="58" w:name="_ENREF_58"/>
      <w:r w:rsidRPr="00172CFB">
        <w:t>Mosquin, T., 1971. Competition for pollinators as a stimulus for the evolution of flowering time. Oikos, 398-402.</w:t>
      </w:r>
      <w:bookmarkEnd w:id="58"/>
    </w:p>
    <w:p w:rsidR="00172CFB" w:rsidRPr="00172CFB" w:rsidRDefault="00172CFB" w:rsidP="00172CFB">
      <w:pPr>
        <w:pStyle w:val="EndNoteBibliography"/>
        <w:spacing w:after="0"/>
      </w:pPr>
      <w:bookmarkStart w:id="59" w:name="_ENREF_59"/>
      <w:r w:rsidRPr="00172CFB">
        <w:t>Noma, T., Brewer, M.J., 2008. Seasonal abundance of resident parasitoids and predatory flies and corresponding soybean aphid densities, with comments on classical biological control of soybean aphid in the Midwest. Journal of Economic Entomology 101, 278-287.</w:t>
      </w:r>
      <w:bookmarkEnd w:id="59"/>
    </w:p>
    <w:p w:rsidR="00172CFB" w:rsidRPr="00172CFB" w:rsidRDefault="00172CFB" w:rsidP="00172CFB">
      <w:pPr>
        <w:pStyle w:val="EndNoteBibliography"/>
        <w:spacing w:after="0"/>
      </w:pPr>
      <w:bookmarkStart w:id="60" w:name="_ENREF_60"/>
      <w:r w:rsidRPr="00172CFB">
        <w:t>Oliver, I., Beattie, A.J., 1993. A possible method for the rapid assessment of biodiversity. Conservation biology 7, 562-568.</w:t>
      </w:r>
      <w:bookmarkEnd w:id="60"/>
    </w:p>
    <w:p w:rsidR="00172CFB" w:rsidRPr="00172CFB" w:rsidRDefault="00172CFB" w:rsidP="00172CFB">
      <w:pPr>
        <w:pStyle w:val="EndNoteBibliography"/>
        <w:spacing w:after="0"/>
      </w:pPr>
      <w:bookmarkStart w:id="61" w:name="_ENREF_61"/>
      <w:r w:rsidRPr="00172CFB">
        <w:t>Pellmyr, O., 2003. Yuccas, yucca moths, and coevolution: a review. Annals of the Missouri Botanical Garden, 35-55.</w:t>
      </w:r>
      <w:bookmarkEnd w:id="61"/>
    </w:p>
    <w:p w:rsidR="00172CFB" w:rsidRPr="00172CFB" w:rsidRDefault="00172CFB" w:rsidP="00172CFB">
      <w:pPr>
        <w:pStyle w:val="EndNoteBibliography"/>
        <w:spacing w:after="0"/>
      </w:pPr>
      <w:bookmarkStart w:id="62" w:name="_ENREF_62"/>
      <w:r w:rsidRPr="00172CFB">
        <w:lastRenderedPageBreak/>
        <w:t>Proctor, E., Nol, E., Burke, D., Crins, W.J., 2012. Responses of insect pollinators and understory plants to silviculture in northern hardwood forests. Biodiversity and Conservation 21, 1703-1740.</w:t>
      </w:r>
      <w:bookmarkEnd w:id="62"/>
    </w:p>
    <w:p w:rsidR="00172CFB" w:rsidRPr="00172CFB" w:rsidRDefault="00172CFB" w:rsidP="00172CFB">
      <w:pPr>
        <w:pStyle w:val="EndNoteBibliography"/>
        <w:spacing w:after="0"/>
      </w:pPr>
      <w:bookmarkStart w:id="63" w:name="_ENREF_63"/>
      <w:r w:rsidRPr="00172CFB">
        <w:t>Pugnaire, F.I., Haase, P., Puigdefabregas, J., 1996. Facilitation between higher plant species in a semiarid environment. Ecology 77, 1420-1426.</w:t>
      </w:r>
      <w:bookmarkEnd w:id="63"/>
    </w:p>
    <w:p w:rsidR="00172CFB" w:rsidRPr="00172CFB" w:rsidRDefault="00172CFB" w:rsidP="00172CFB">
      <w:pPr>
        <w:pStyle w:val="EndNoteBibliography"/>
        <w:spacing w:after="0"/>
      </w:pPr>
      <w:bookmarkStart w:id="64" w:name="_ENREF_64"/>
      <w:r w:rsidRPr="00172CFB">
        <w:t>Pyke, G.H., 1984. Optimal foraging theory: a critical review. Annual review of ecology and systematics 15, 523-575.</w:t>
      </w:r>
      <w:bookmarkEnd w:id="64"/>
    </w:p>
    <w:p w:rsidR="00172CFB" w:rsidRPr="00172CFB" w:rsidRDefault="00172CFB" w:rsidP="00172CFB">
      <w:pPr>
        <w:pStyle w:val="EndNoteBibliography"/>
        <w:spacing w:after="0"/>
      </w:pPr>
      <w:bookmarkStart w:id="65" w:name="_ENREF_65"/>
      <w:r w:rsidRPr="00172CFB">
        <w:t>Pyke, G.H., Pulliam, H.R., Charnov, E.L., 1977. Optimal foraging: a selective review of theory and tests. The quarterly review of biology 52, 137-154.</w:t>
      </w:r>
      <w:bookmarkEnd w:id="65"/>
    </w:p>
    <w:p w:rsidR="00172CFB" w:rsidRPr="00172CFB" w:rsidRDefault="00172CFB" w:rsidP="00172CFB">
      <w:pPr>
        <w:pStyle w:val="EndNoteBibliography"/>
        <w:spacing w:after="0"/>
      </w:pPr>
      <w:bookmarkStart w:id="66" w:name="_ENREF_66"/>
      <w:r w:rsidRPr="00172CFB">
        <w:t>Reid, A.M., Lortie, C.J., 2012. Cushion plants are foundation species with positive effects extending to higher trophic levels. Ecosphere 3.</w:t>
      </w:r>
      <w:bookmarkEnd w:id="66"/>
    </w:p>
    <w:p w:rsidR="00172CFB" w:rsidRPr="00172CFB" w:rsidRDefault="00172CFB" w:rsidP="00172CFB">
      <w:pPr>
        <w:pStyle w:val="EndNoteBibliography"/>
        <w:spacing w:after="0"/>
      </w:pPr>
      <w:bookmarkStart w:id="67" w:name="_ENREF_67"/>
      <w:r w:rsidRPr="00172CFB">
        <w:t>Robertson, A.W., Mountjoy, C., Faulkner, B.E., Roberts, M.V., Macnair, M.R., 1999. Bumble bee selection of Mimulus guttatus flowers: the effects of pollen quality and reward depletion. Ecology 80, 2594-2606.</w:t>
      </w:r>
      <w:bookmarkEnd w:id="67"/>
    </w:p>
    <w:p w:rsidR="00172CFB" w:rsidRPr="00172CFB" w:rsidRDefault="00172CFB" w:rsidP="00172CFB">
      <w:pPr>
        <w:pStyle w:val="EndNoteBibliography"/>
        <w:spacing w:after="0"/>
      </w:pPr>
      <w:bookmarkStart w:id="68" w:name="_ENREF_68"/>
      <w:r w:rsidRPr="00172CF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68"/>
    </w:p>
    <w:p w:rsidR="00172CFB" w:rsidRPr="00172CFB" w:rsidRDefault="00172CFB" w:rsidP="00172CFB">
      <w:pPr>
        <w:pStyle w:val="EndNoteBibliography"/>
        <w:spacing w:after="0"/>
      </w:pPr>
      <w:bookmarkStart w:id="69" w:name="_ENREF_69"/>
      <w:r w:rsidRPr="00172CFB">
        <w:t>Rousset, O., Lepart, J., 2000. Positive and negative interactions at different life stages of a colonizing species (Quercus humilis). Journal of Ecology 88, 401-412.</w:t>
      </w:r>
      <w:bookmarkEnd w:id="69"/>
    </w:p>
    <w:p w:rsidR="00172CFB" w:rsidRPr="00172CFB" w:rsidRDefault="00172CFB" w:rsidP="00172CFB">
      <w:pPr>
        <w:pStyle w:val="EndNoteBibliography"/>
        <w:spacing w:after="0"/>
      </w:pPr>
      <w:bookmarkStart w:id="70" w:name="_ENREF_70"/>
      <w:r w:rsidRPr="00172CFB">
        <w:t>Rundel, P.W., Gibson, A.C., 2005. Ecological communities and processes in a Mojave Desert ecosystem. Cambridge University Press.</w:t>
      </w:r>
      <w:bookmarkEnd w:id="70"/>
    </w:p>
    <w:p w:rsidR="00172CFB" w:rsidRPr="00172CFB" w:rsidRDefault="00172CFB" w:rsidP="00172CFB">
      <w:pPr>
        <w:pStyle w:val="EndNoteBibliography"/>
        <w:spacing w:after="0"/>
      </w:pPr>
      <w:bookmarkStart w:id="71" w:name="_ENREF_71"/>
      <w:r w:rsidRPr="00172CFB">
        <w:t>Rutowski, R.L., Alcock, J., 1980. Temporal variation in male copulatory behaviour in the solitary bee Nomadopsis puellae (Hymenoptera: Andrenidae). Behaviour 73, 175-187.</w:t>
      </w:r>
      <w:bookmarkEnd w:id="71"/>
    </w:p>
    <w:p w:rsidR="00172CFB" w:rsidRPr="00172CFB" w:rsidRDefault="00172CFB" w:rsidP="00172CFB">
      <w:pPr>
        <w:pStyle w:val="EndNoteBibliography"/>
        <w:spacing w:after="0"/>
      </w:pPr>
      <w:bookmarkStart w:id="72" w:name="_ENREF_72"/>
      <w:r w:rsidRPr="00172CFB">
        <w:t>Ruttan, A., Filazzola, A., Lortie, C.J., 2016. Shrub-annual facilitation complexes mediate insect community structure in arid environments. Journal of Arid Environments 134, 1-9.</w:t>
      </w:r>
      <w:bookmarkEnd w:id="72"/>
    </w:p>
    <w:p w:rsidR="00172CFB" w:rsidRPr="00172CFB" w:rsidRDefault="00172CFB" w:rsidP="00172CFB">
      <w:pPr>
        <w:pStyle w:val="EndNoteBibliography"/>
        <w:spacing w:after="0"/>
      </w:pPr>
      <w:bookmarkStart w:id="73" w:name="_ENREF_73"/>
      <w:r w:rsidRPr="00172CFB">
        <w:t>Saul-Gershenz, L., Millar, J., McElfresh, J., 2012. Mojave National Preserve. National Park Service U.S. Department of the Interior. , https://</w:t>
      </w:r>
      <w:hyperlink r:id="rId8" w:history="1">
        <w:r w:rsidRPr="00172CFB">
          <w:rPr>
            <w:rStyle w:val="Hyperlink"/>
          </w:rPr>
          <w:t>www.nps.gov/moja/learn/nature/upload/201204MOJAscience.pdf</w:t>
        </w:r>
      </w:hyperlink>
      <w:r w:rsidRPr="00172CFB">
        <w:t>.</w:t>
      </w:r>
      <w:bookmarkEnd w:id="73"/>
    </w:p>
    <w:p w:rsidR="00172CFB" w:rsidRPr="00172CFB" w:rsidRDefault="00172CFB" w:rsidP="00172CFB">
      <w:pPr>
        <w:pStyle w:val="EndNoteBibliography"/>
        <w:spacing w:after="0"/>
      </w:pPr>
      <w:bookmarkStart w:id="74" w:name="_ENREF_74"/>
      <w:r w:rsidRPr="00172CFB">
        <w:t>Schafer, J., Mudrak, E., Haines, C., Parag, H., Moloney, K., Holzapfel, C., 2012. The association of native and non-native annual plants with Larrea tridentata (creosote bush) in the Mojave and Sonoran Deserts. Journal of arid environments 87, 129-135.</w:t>
      </w:r>
      <w:bookmarkEnd w:id="74"/>
    </w:p>
    <w:p w:rsidR="00172CFB" w:rsidRPr="00172CFB" w:rsidRDefault="00172CFB" w:rsidP="00172CFB">
      <w:pPr>
        <w:pStyle w:val="EndNoteBibliography"/>
        <w:spacing w:after="0"/>
      </w:pPr>
      <w:bookmarkStart w:id="75" w:name="_ENREF_75"/>
      <w:r w:rsidRPr="00172CFB">
        <w:t>Schemske, D.W., 1981. Floral convergence and pollinator sharing in two bee‐pollinated tropical herbs. Ecology 62, 946-954.</w:t>
      </w:r>
      <w:bookmarkEnd w:id="75"/>
    </w:p>
    <w:p w:rsidR="00172CFB" w:rsidRPr="00172CFB" w:rsidRDefault="00172CFB" w:rsidP="00172CFB">
      <w:pPr>
        <w:pStyle w:val="EndNoteBibliography"/>
        <w:spacing w:after="0"/>
      </w:pPr>
      <w:bookmarkStart w:id="76" w:name="_ENREF_76"/>
      <w:r w:rsidRPr="00172CFB">
        <w:t>Shavit, O., Dafni, A., Ne'eman, G., 2009. Competition between honeybees (Apis mellifera) and native solitary bees in the Mediterranean region of Israel—Implications for conservation. Israel Journal of Plant Sciences 57, 171-183.</w:t>
      </w:r>
      <w:bookmarkEnd w:id="76"/>
    </w:p>
    <w:p w:rsidR="00172CFB" w:rsidRPr="00172CFB" w:rsidRDefault="00172CFB" w:rsidP="00172CFB">
      <w:pPr>
        <w:pStyle w:val="EndNoteBibliography"/>
        <w:spacing w:after="0"/>
      </w:pPr>
      <w:bookmarkStart w:id="77" w:name="_ENREF_77"/>
      <w:r w:rsidRPr="00172CFB">
        <w:t>Simpson, B., Neff, J., Moldenke, A., 1977. Reproductive systems of Larrea. Mabry, T, J,, Hunziker, J, H,, DiFeo, D, R,, jr ed (s). Creosote bush: biology and chemistry of Larrea in the New World deserts. Stroudsburg, Dowden, Hutchinson &amp; Ross Inc, 92-114.</w:t>
      </w:r>
      <w:bookmarkEnd w:id="77"/>
    </w:p>
    <w:p w:rsidR="00172CFB" w:rsidRPr="00172CFB" w:rsidRDefault="00172CFB" w:rsidP="00172CFB">
      <w:pPr>
        <w:pStyle w:val="EndNoteBibliography"/>
        <w:spacing w:after="0"/>
      </w:pPr>
      <w:bookmarkStart w:id="78" w:name="_ENREF_78"/>
      <w:r w:rsidRPr="00172CFB">
        <w:t>Simpson, B.B., Neff, J.L., 1987. Pollination Ecology in the Southwest. Aliso: A Journal of Systematic and Evolutionary Botany 11, 417-440.</w:t>
      </w:r>
      <w:bookmarkEnd w:id="78"/>
    </w:p>
    <w:p w:rsidR="00172CFB" w:rsidRPr="00172CFB" w:rsidRDefault="00172CFB" w:rsidP="00172CFB">
      <w:pPr>
        <w:pStyle w:val="EndNoteBibliography"/>
        <w:spacing w:after="0"/>
      </w:pPr>
      <w:bookmarkStart w:id="79" w:name="_ENREF_79"/>
      <w:r w:rsidRPr="00172CFB">
        <w:t>Suzán, H., Nabhan, G.P., Patten, D.T., 1994. Nurse plant and floral biology of a rare night‐blooming cereus, Peniocereus striatus (Brandegee) F. Buxbaum. Conservation Biology 8, 461-470.</w:t>
      </w:r>
      <w:bookmarkEnd w:id="79"/>
    </w:p>
    <w:p w:rsidR="00172CFB" w:rsidRPr="00172CFB" w:rsidRDefault="00172CFB" w:rsidP="00172CFB">
      <w:pPr>
        <w:pStyle w:val="EndNoteBibliography"/>
        <w:spacing w:after="0"/>
      </w:pPr>
      <w:bookmarkStart w:id="80" w:name="_ENREF_80"/>
      <w:r w:rsidRPr="00172CFB">
        <w:lastRenderedPageBreak/>
        <w:t>Terry, T.J., Nelson, C.R., 2017. Composition and seasonal abundance of hover flies (Diptera: Syrphidae) at a midelevation site in central Utah. Western North American Naturalist 77, 487-499.</w:t>
      </w:r>
      <w:bookmarkEnd w:id="80"/>
    </w:p>
    <w:p w:rsidR="00172CFB" w:rsidRPr="00172CFB" w:rsidRDefault="00172CFB" w:rsidP="00172CFB">
      <w:pPr>
        <w:pStyle w:val="EndNoteBibliography"/>
        <w:spacing w:after="0"/>
      </w:pPr>
      <w:bookmarkStart w:id="81" w:name="_ENREF_81"/>
      <w:r w:rsidRPr="00172CFB">
        <w:t>Teskey, H., Vockeroth, J., Wood, D., 1981. Manual of Nearctic Diptera. Ottawa, Research Branch, Agriculture Canada, Monograph 27.</w:t>
      </w:r>
      <w:bookmarkEnd w:id="81"/>
    </w:p>
    <w:p w:rsidR="00172CFB" w:rsidRPr="00172CFB" w:rsidRDefault="00172CFB" w:rsidP="00172CFB">
      <w:pPr>
        <w:pStyle w:val="EndNoteBibliography"/>
        <w:spacing w:after="0"/>
      </w:pPr>
      <w:bookmarkStart w:id="82" w:name="_ENREF_82"/>
      <w:r w:rsidRPr="00172CFB">
        <w:t>Thomson, J.D., 1978. Effects of Stand Composition on Insect Visitation in Two-Species Mixtures of Hieracium. American Midland Naturalist 100, 431-440.</w:t>
      </w:r>
      <w:bookmarkEnd w:id="82"/>
    </w:p>
    <w:p w:rsidR="00172CFB" w:rsidRPr="00172CFB" w:rsidRDefault="00172CFB" w:rsidP="00172CFB">
      <w:pPr>
        <w:pStyle w:val="EndNoteBibliography"/>
        <w:spacing w:after="0"/>
      </w:pPr>
      <w:bookmarkStart w:id="83" w:name="_ENREF_83"/>
      <w:r w:rsidRPr="00172CFB">
        <w:t>Tielbörger, K., Kadmon, R., 2000. Temporal environmental variation tips the balance between facilitation and interference in desert plants. Ecology 81, 1544-1553.</w:t>
      </w:r>
      <w:bookmarkEnd w:id="83"/>
    </w:p>
    <w:p w:rsidR="00172CFB" w:rsidRPr="00172CFB" w:rsidRDefault="00172CFB" w:rsidP="00172CFB">
      <w:pPr>
        <w:pStyle w:val="EndNoteBibliography"/>
        <w:spacing w:after="0"/>
      </w:pPr>
      <w:bookmarkStart w:id="84" w:name="_ENREF_84"/>
      <w:r w:rsidRPr="00172CFB">
        <w:t>Triplehorn, C., Johnson, N.F., 2005. Borror and delong’s introduction to the study of insects. Brooks. Cole, Belmont, California, USA.</w:t>
      </w:r>
      <w:bookmarkEnd w:id="84"/>
    </w:p>
    <w:p w:rsidR="00172CFB" w:rsidRPr="00172CFB" w:rsidRDefault="00172CFB" w:rsidP="00172CFB">
      <w:pPr>
        <w:pStyle w:val="EndNoteBibliography"/>
        <w:spacing w:after="0"/>
      </w:pPr>
      <w:bookmarkStart w:id="85" w:name="_ENREF_85"/>
      <w:r w:rsidRPr="00172CFB">
        <w:t>Valiente-Banuet, A., Bolongaro-Crevenna, A., Briones, O., Ezcurra, E., Rosas, M., Nuñez, H., Barnard, G., Vazquez, E., 1991. Spatial relationships between cacti and nurse shrubs in a semi‐arid environment in central Mexico. Journal of Vegetation Science 2, 15-20.</w:t>
      </w:r>
      <w:bookmarkEnd w:id="85"/>
    </w:p>
    <w:p w:rsidR="00172CFB" w:rsidRPr="00172CFB" w:rsidRDefault="00172CFB" w:rsidP="00172CFB">
      <w:pPr>
        <w:pStyle w:val="EndNoteBibliography"/>
        <w:spacing w:after="0"/>
      </w:pPr>
      <w:bookmarkStart w:id="86" w:name="_ENREF_86"/>
      <w:r w:rsidRPr="00172CFB">
        <w:t>Valiente‐Banuet, A., Verdú, M., 2007. Facilitation can increase the phylogenetic diversity of plant communities. Ecology letters 10, 1029-1036.</w:t>
      </w:r>
      <w:bookmarkEnd w:id="86"/>
    </w:p>
    <w:p w:rsidR="00172CFB" w:rsidRPr="00172CFB" w:rsidRDefault="00172CFB" w:rsidP="00172CFB">
      <w:pPr>
        <w:pStyle w:val="EndNoteBibliography"/>
        <w:spacing w:after="0"/>
      </w:pPr>
      <w:bookmarkStart w:id="87" w:name="_ENREF_87"/>
      <w:r w:rsidRPr="00172CFB">
        <w:t>Vasek, F.C., 1980. Creosote bush: long‐lived clones in the Mojave Desert. American Journal of Botany 67, 246-255.</w:t>
      </w:r>
      <w:bookmarkEnd w:id="87"/>
    </w:p>
    <w:p w:rsidR="00172CFB" w:rsidRPr="00172CFB" w:rsidRDefault="00172CFB" w:rsidP="00172CFB">
      <w:pPr>
        <w:pStyle w:val="EndNoteBibliography"/>
        <w:spacing w:after="0"/>
      </w:pPr>
      <w:bookmarkStart w:id="88" w:name="_ENREF_88"/>
      <w:r w:rsidRPr="00172CFB">
        <w:t>Vockeroth, J., 1992. The flower flies of the subfamily Syrphinae of Canada, Alaska, and Greenland: Diptera, Syrphidae. Agriculture Canada.</w:t>
      </w:r>
      <w:bookmarkEnd w:id="88"/>
    </w:p>
    <w:p w:rsidR="00172CFB" w:rsidRPr="00172CFB" w:rsidRDefault="00172CFB" w:rsidP="00172CFB">
      <w:pPr>
        <w:pStyle w:val="EndNoteBibliography"/>
        <w:spacing w:after="0"/>
      </w:pPr>
      <w:bookmarkStart w:id="89" w:name="_ENREF_89"/>
      <w:r w:rsidRPr="00172CFB">
        <w:t>Wainwright, C.M., 1978. Hymenopteran territoriality and its influences on the pollination ecology of Lupinus arizonicus. The Southwestern Naturalist, 605-615.</w:t>
      </w:r>
      <w:bookmarkEnd w:id="89"/>
    </w:p>
    <w:p w:rsidR="00172CFB" w:rsidRPr="00172CFB" w:rsidRDefault="00172CFB" w:rsidP="00172CFB">
      <w:pPr>
        <w:pStyle w:val="EndNoteBibliography"/>
        <w:spacing w:after="0"/>
      </w:pPr>
      <w:bookmarkStart w:id="90" w:name="_ENREF_90"/>
      <w:r w:rsidRPr="00172CFB">
        <w:t>Walters, B.B., Stiles, E.W., 1996. Effect of canopy gaps and flower patch size on pollinator visitation of Impatiens capensis. Bulletin of the Torrey Botanical Club, 184-188.</w:t>
      </w:r>
      <w:bookmarkEnd w:id="90"/>
    </w:p>
    <w:p w:rsidR="00172CFB" w:rsidRPr="00172CFB" w:rsidRDefault="00172CFB" w:rsidP="00172CFB">
      <w:pPr>
        <w:pStyle w:val="EndNoteBibliography"/>
        <w:spacing w:after="0"/>
      </w:pPr>
      <w:bookmarkStart w:id="91" w:name="_ENREF_91"/>
      <w:r w:rsidRPr="00172CFB">
        <w:t>Waser, N.M., 1986. Flower constancy: definition, cause, and measurement. The American Naturalist 127, 593-603.</w:t>
      </w:r>
      <w:bookmarkEnd w:id="91"/>
    </w:p>
    <w:p w:rsidR="00172CFB" w:rsidRPr="00172CFB" w:rsidRDefault="00172CFB" w:rsidP="00172CFB">
      <w:pPr>
        <w:pStyle w:val="EndNoteBibliography"/>
        <w:spacing w:after="0"/>
      </w:pPr>
      <w:bookmarkStart w:id="92" w:name="_ENREF_92"/>
      <w:r w:rsidRPr="00172CFB">
        <w:t>Wootton, J.T., 1994. The nature and consequences of indirect effects in ecological communities. Annual Review of Ecology and Systematics 25, 443-466.</w:t>
      </w:r>
      <w:bookmarkEnd w:id="92"/>
    </w:p>
    <w:p w:rsidR="00172CFB" w:rsidRPr="00172CFB" w:rsidRDefault="00172CFB" w:rsidP="00172CFB">
      <w:pPr>
        <w:pStyle w:val="EndNoteBibliography"/>
      </w:pPr>
      <w:bookmarkStart w:id="93" w:name="_ENREF_93"/>
      <w:r w:rsidRPr="00172CFB">
        <w:t>Yeaton, R.I., 1978. A cyclical relationship between Larrea tridentata and Opuntia leptocaulis in the northern Chihuahuan Desert. The Journal of Ecology, 651-656.</w:t>
      </w:r>
      <w:bookmarkEnd w:id="93"/>
    </w:p>
    <w:p w:rsidR="009C7F0B" w:rsidRDefault="00D7348A" w:rsidP="009C7F0B">
      <w:r>
        <w:fldChar w:fldCharType="end"/>
      </w:r>
    </w:p>
    <w:sectPr w:rsidR="009C7F0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A1CCA" w:rsidRDefault="005A1CCA" w:rsidP="00E82973">
      <w:pPr>
        <w:spacing w:after="0" w:line="240" w:lineRule="auto"/>
      </w:pPr>
      <w:r>
        <w:separator/>
      </w:r>
    </w:p>
  </w:endnote>
  <w:endnote w:type="continuationSeparator" w:id="0">
    <w:p w:rsidR="005A1CCA" w:rsidRDefault="005A1CCA"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A1CCA" w:rsidRDefault="005A1CCA" w:rsidP="00E82973">
      <w:pPr>
        <w:spacing w:after="0" w:line="240" w:lineRule="auto"/>
      </w:pPr>
      <w:r>
        <w:separator/>
      </w:r>
    </w:p>
  </w:footnote>
  <w:footnote w:type="continuationSeparator" w:id="0">
    <w:p w:rsidR="005A1CCA" w:rsidRDefault="005A1CCA"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1&lt;/item&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0&lt;/item&gt;&lt;item&gt;31&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3&lt;/item&gt;&lt;item&gt;146&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record-ids&gt;&lt;/item&gt;&lt;/Libraries&gt;"/>
  </w:docVars>
  <w:rsids>
    <w:rsidRoot w:val="00D55D2E"/>
    <w:rsid w:val="00002E67"/>
    <w:rsid w:val="000043FA"/>
    <w:rsid w:val="00005D9D"/>
    <w:rsid w:val="00010ACB"/>
    <w:rsid w:val="00011768"/>
    <w:rsid w:val="000127C0"/>
    <w:rsid w:val="00012C4C"/>
    <w:rsid w:val="00013ED2"/>
    <w:rsid w:val="00015496"/>
    <w:rsid w:val="00016005"/>
    <w:rsid w:val="0001769C"/>
    <w:rsid w:val="000220DA"/>
    <w:rsid w:val="00025219"/>
    <w:rsid w:val="0002609A"/>
    <w:rsid w:val="0003076A"/>
    <w:rsid w:val="00031660"/>
    <w:rsid w:val="000318B5"/>
    <w:rsid w:val="00032F51"/>
    <w:rsid w:val="00036294"/>
    <w:rsid w:val="0004122F"/>
    <w:rsid w:val="00051285"/>
    <w:rsid w:val="00051D07"/>
    <w:rsid w:val="00052F27"/>
    <w:rsid w:val="000538E5"/>
    <w:rsid w:val="00060278"/>
    <w:rsid w:val="00062E4F"/>
    <w:rsid w:val="000661F0"/>
    <w:rsid w:val="00066537"/>
    <w:rsid w:val="000705AA"/>
    <w:rsid w:val="0007112A"/>
    <w:rsid w:val="0008110A"/>
    <w:rsid w:val="00086F3A"/>
    <w:rsid w:val="00092721"/>
    <w:rsid w:val="0009574D"/>
    <w:rsid w:val="00095AF0"/>
    <w:rsid w:val="00097D82"/>
    <w:rsid w:val="000A01F2"/>
    <w:rsid w:val="000A0F2F"/>
    <w:rsid w:val="000A41C5"/>
    <w:rsid w:val="000A42AE"/>
    <w:rsid w:val="000A445C"/>
    <w:rsid w:val="000A6F94"/>
    <w:rsid w:val="000B3F99"/>
    <w:rsid w:val="000B6B96"/>
    <w:rsid w:val="000B7824"/>
    <w:rsid w:val="000C14B2"/>
    <w:rsid w:val="000C15B1"/>
    <w:rsid w:val="000C18FD"/>
    <w:rsid w:val="000C32A3"/>
    <w:rsid w:val="000C4F48"/>
    <w:rsid w:val="000C57C4"/>
    <w:rsid w:val="000D1E96"/>
    <w:rsid w:val="000D2637"/>
    <w:rsid w:val="000D3971"/>
    <w:rsid w:val="000D4F99"/>
    <w:rsid w:val="000D5390"/>
    <w:rsid w:val="000E1331"/>
    <w:rsid w:val="000E26F1"/>
    <w:rsid w:val="000E29AB"/>
    <w:rsid w:val="000E36E5"/>
    <w:rsid w:val="000E3E9E"/>
    <w:rsid w:val="000E687C"/>
    <w:rsid w:val="000F015E"/>
    <w:rsid w:val="000F0175"/>
    <w:rsid w:val="000F23E8"/>
    <w:rsid w:val="000F2B2E"/>
    <w:rsid w:val="000F33DC"/>
    <w:rsid w:val="000F3418"/>
    <w:rsid w:val="000F42F3"/>
    <w:rsid w:val="000F4F15"/>
    <w:rsid w:val="000F6F48"/>
    <w:rsid w:val="000F77F5"/>
    <w:rsid w:val="00100A55"/>
    <w:rsid w:val="00103941"/>
    <w:rsid w:val="0010779D"/>
    <w:rsid w:val="001079BE"/>
    <w:rsid w:val="00113395"/>
    <w:rsid w:val="00116B2E"/>
    <w:rsid w:val="00117EC0"/>
    <w:rsid w:val="00120D56"/>
    <w:rsid w:val="00120F70"/>
    <w:rsid w:val="001232CF"/>
    <w:rsid w:val="00123786"/>
    <w:rsid w:val="00124B75"/>
    <w:rsid w:val="00132C0B"/>
    <w:rsid w:val="001332DA"/>
    <w:rsid w:val="001339B7"/>
    <w:rsid w:val="00133EC6"/>
    <w:rsid w:val="0013664C"/>
    <w:rsid w:val="00136B4C"/>
    <w:rsid w:val="00140351"/>
    <w:rsid w:val="00141686"/>
    <w:rsid w:val="00141A12"/>
    <w:rsid w:val="00141DFA"/>
    <w:rsid w:val="001432EE"/>
    <w:rsid w:val="00143451"/>
    <w:rsid w:val="00144206"/>
    <w:rsid w:val="00144DF1"/>
    <w:rsid w:val="0014622A"/>
    <w:rsid w:val="001526C6"/>
    <w:rsid w:val="00155A6C"/>
    <w:rsid w:val="0015677D"/>
    <w:rsid w:val="001578B1"/>
    <w:rsid w:val="00162017"/>
    <w:rsid w:val="00165702"/>
    <w:rsid w:val="00166E77"/>
    <w:rsid w:val="00170E95"/>
    <w:rsid w:val="00172CFB"/>
    <w:rsid w:val="0017450D"/>
    <w:rsid w:val="001756B8"/>
    <w:rsid w:val="00175E68"/>
    <w:rsid w:val="0017664E"/>
    <w:rsid w:val="001777A8"/>
    <w:rsid w:val="00177D88"/>
    <w:rsid w:val="00182387"/>
    <w:rsid w:val="0018395C"/>
    <w:rsid w:val="00187C0E"/>
    <w:rsid w:val="0019001B"/>
    <w:rsid w:val="00191148"/>
    <w:rsid w:val="00191474"/>
    <w:rsid w:val="00195F74"/>
    <w:rsid w:val="001A12A6"/>
    <w:rsid w:val="001A1BB6"/>
    <w:rsid w:val="001A3BED"/>
    <w:rsid w:val="001A407A"/>
    <w:rsid w:val="001A4317"/>
    <w:rsid w:val="001A79D1"/>
    <w:rsid w:val="001B4908"/>
    <w:rsid w:val="001B755B"/>
    <w:rsid w:val="001C0D9F"/>
    <w:rsid w:val="001C1891"/>
    <w:rsid w:val="001C2200"/>
    <w:rsid w:val="001C368F"/>
    <w:rsid w:val="001C7812"/>
    <w:rsid w:val="001D1603"/>
    <w:rsid w:val="001D1EBB"/>
    <w:rsid w:val="001D4163"/>
    <w:rsid w:val="001D47AD"/>
    <w:rsid w:val="001D47FA"/>
    <w:rsid w:val="001D5345"/>
    <w:rsid w:val="001D5967"/>
    <w:rsid w:val="001D77C9"/>
    <w:rsid w:val="001E4D6C"/>
    <w:rsid w:val="001F125D"/>
    <w:rsid w:val="001F2A3D"/>
    <w:rsid w:val="001F56B0"/>
    <w:rsid w:val="001F703F"/>
    <w:rsid w:val="00200D6D"/>
    <w:rsid w:val="00202548"/>
    <w:rsid w:val="0020327D"/>
    <w:rsid w:val="002032F8"/>
    <w:rsid w:val="00203C44"/>
    <w:rsid w:val="00205FB0"/>
    <w:rsid w:val="0020615C"/>
    <w:rsid w:val="00206724"/>
    <w:rsid w:val="002067A9"/>
    <w:rsid w:val="0020791B"/>
    <w:rsid w:val="00213078"/>
    <w:rsid w:val="002154B4"/>
    <w:rsid w:val="00215FBC"/>
    <w:rsid w:val="00216CE9"/>
    <w:rsid w:val="0021779D"/>
    <w:rsid w:val="00220CE8"/>
    <w:rsid w:val="002223A5"/>
    <w:rsid w:val="0022314A"/>
    <w:rsid w:val="002234E8"/>
    <w:rsid w:val="00233425"/>
    <w:rsid w:val="00237BBD"/>
    <w:rsid w:val="002403B6"/>
    <w:rsid w:val="0024088A"/>
    <w:rsid w:val="002420E0"/>
    <w:rsid w:val="00242BA2"/>
    <w:rsid w:val="0024691B"/>
    <w:rsid w:val="00251223"/>
    <w:rsid w:val="00251C75"/>
    <w:rsid w:val="002535CD"/>
    <w:rsid w:val="0025390F"/>
    <w:rsid w:val="00253A49"/>
    <w:rsid w:val="002545EC"/>
    <w:rsid w:val="00257C13"/>
    <w:rsid w:val="00260140"/>
    <w:rsid w:val="002619A8"/>
    <w:rsid w:val="00261ADE"/>
    <w:rsid w:val="00264AD5"/>
    <w:rsid w:val="002708B2"/>
    <w:rsid w:val="002715FB"/>
    <w:rsid w:val="002738CC"/>
    <w:rsid w:val="002743B5"/>
    <w:rsid w:val="00274B48"/>
    <w:rsid w:val="002753D7"/>
    <w:rsid w:val="002802F3"/>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0284"/>
    <w:rsid w:val="002A2432"/>
    <w:rsid w:val="002A3E17"/>
    <w:rsid w:val="002A5E81"/>
    <w:rsid w:val="002A6C3D"/>
    <w:rsid w:val="002B09EE"/>
    <w:rsid w:val="002B36A1"/>
    <w:rsid w:val="002B43C8"/>
    <w:rsid w:val="002C048A"/>
    <w:rsid w:val="002C2444"/>
    <w:rsid w:val="002D2F30"/>
    <w:rsid w:val="002D2FA3"/>
    <w:rsid w:val="002D48C8"/>
    <w:rsid w:val="002D5FDB"/>
    <w:rsid w:val="002D6D44"/>
    <w:rsid w:val="002E1596"/>
    <w:rsid w:val="002E1744"/>
    <w:rsid w:val="002E1C51"/>
    <w:rsid w:val="002E3387"/>
    <w:rsid w:val="002E4BF3"/>
    <w:rsid w:val="002E61F9"/>
    <w:rsid w:val="002E7858"/>
    <w:rsid w:val="002F39A4"/>
    <w:rsid w:val="002F5481"/>
    <w:rsid w:val="002F63CD"/>
    <w:rsid w:val="002F7980"/>
    <w:rsid w:val="0030341E"/>
    <w:rsid w:val="003034EA"/>
    <w:rsid w:val="0031331D"/>
    <w:rsid w:val="00314984"/>
    <w:rsid w:val="00314C86"/>
    <w:rsid w:val="003158EA"/>
    <w:rsid w:val="00315F3A"/>
    <w:rsid w:val="00315F5C"/>
    <w:rsid w:val="0032010B"/>
    <w:rsid w:val="00321736"/>
    <w:rsid w:val="00321CD3"/>
    <w:rsid w:val="00322193"/>
    <w:rsid w:val="0032252D"/>
    <w:rsid w:val="00323AE9"/>
    <w:rsid w:val="00323ECC"/>
    <w:rsid w:val="00325924"/>
    <w:rsid w:val="0032632B"/>
    <w:rsid w:val="00330A8F"/>
    <w:rsid w:val="00332060"/>
    <w:rsid w:val="003324BC"/>
    <w:rsid w:val="00332596"/>
    <w:rsid w:val="003333D9"/>
    <w:rsid w:val="0034237C"/>
    <w:rsid w:val="0035192F"/>
    <w:rsid w:val="00353035"/>
    <w:rsid w:val="00356BDB"/>
    <w:rsid w:val="00356F0E"/>
    <w:rsid w:val="00357E6C"/>
    <w:rsid w:val="00361D56"/>
    <w:rsid w:val="003625DA"/>
    <w:rsid w:val="0036272C"/>
    <w:rsid w:val="003674E7"/>
    <w:rsid w:val="00372608"/>
    <w:rsid w:val="003733D1"/>
    <w:rsid w:val="0037341F"/>
    <w:rsid w:val="003761D6"/>
    <w:rsid w:val="00380EA2"/>
    <w:rsid w:val="003816DB"/>
    <w:rsid w:val="00382C7C"/>
    <w:rsid w:val="00383159"/>
    <w:rsid w:val="00391B5D"/>
    <w:rsid w:val="00396E3D"/>
    <w:rsid w:val="003A062B"/>
    <w:rsid w:val="003A239E"/>
    <w:rsid w:val="003A3F0D"/>
    <w:rsid w:val="003A44D0"/>
    <w:rsid w:val="003B10A7"/>
    <w:rsid w:val="003B1744"/>
    <w:rsid w:val="003B184A"/>
    <w:rsid w:val="003B37FB"/>
    <w:rsid w:val="003B6FAC"/>
    <w:rsid w:val="003B7688"/>
    <w:rsid w:val="003C08A3"/>
    <w:rsid w:val="003C0E16"/>
    <w:rsid w:val="003C31A0"/>
    <w:rsid w:val="003C7005"/>
    <w:rsid w:val="003D178A"/>
    <w:rsid w:val="003D576D"/>
    <w:rsid w:val="003D67FB"/>
    <w:rsid w:val="003D6EAB"/>
    <w:rsid w:val="003E00B3"/>
    <w:rsid w:val="003E099F"/>
    <w:rsid w:val="003E0D81"/>
    <w:rsid w:val="003E1E61"/>
    <w:rsid w:val="003E4152"/>
    <w:rsid w:val="003E48AD"/>
    <w:rsid w:val="003F074A"/>
    <w:rsid w:val="003F180D"/>
    <w:rsid w:val="003F1979"/>
    <w:rsid w:val="003F263E"/>
    <w:rsid w:val="003F3BC9"/>
    <w:rsid w:val="003F467B"/>
    <w:rsid w:val="00400D11"/>
    <w:rsid w:val="004012A4"/>
    <w:rsid w:val="00407020"/>
    <w:rsid w:val="004143CC"/>
    <w:rsid w:val="0041560D"/>
    <w:rsid w:val="00417A15"/>
    <w:rsid w:val="00420319"/>
    <w:rsid w:val="00421423"/>
    <w:rsid w:val="004268A8"/>
    <w:rsid w:val="0042771C"/>
    <w:rsid w:val="00427CBB"/>
    <w:rsid w:val="00434127"/>
    <w:rsid w:val="00440D99"/>
    <w:rsid w:val="004412BC"/>
    <w:rsid w:val="00441462"/>
    <w:rsid w:val="00443C1E"/>
    <w:rsid w:val="004458E5"/>
    <w:rsid w:val="00445F94"/>
    <w:rsid w:val="00446089"/>
    <w:rsid w:val="00446485"/>
    <w:rsid w:val="004471FF"/>
    <w:rsid w:val="0045062A"/>
    <w:rsid w:val="00450D79"/>
    <w:rsid w:val="00452809"/>
    <w:rsid w:val="004545C7"/>
    <w:rsid w:val="0045549B"/>
    <w:rsid w:val="0045649C"/>
    <w:rsid w:val="00456B56"/>
    <w:rsid w:val="0046095E"/>
    <w:rsid w:val="004631CA"/>
    <w:rsid w:val="00463449"/>
    <w:rsid w:val="00463F3E"/>
    <w:rsid w:val="004645F4"/>
    <w:rsid w:val="00464B88"/>
    <w:rsid w:val="00465E1C"/>
    <w:rsid w:val="004669A4"/>
    <w:rsid w:val="00474223"/>
    <w:rsid w:val="004760E2"/>
    <w:rsid w:val="004771C2"/>
    <w:rsid w:val="00484208"/>
    <w:rsid w:val="00484D8B"/>
    <w:rsid w:val="00486660"/>
    <w:rsid w:val="00487B61"/>
    <w:rsid w:val="004907D9"/>
    <w:rsid w:val="00490C64"/>
    <w:rsid w:val="004911BF"/>
    <w:rsid w:val="00492406"/>
    <w:rsid w:val="00494431"/>
    <w:rsid w:val="00497DCE"/>
    <w:rsid w:val="004A0473"/>
    <w:rsid w:val="004A0DC6"/>
    <w:rsid w:val="004A3324"/>
    <w:rsid w:val="004A335E"/>
    <w:rsid w:val="004A5724"/>
    <w:rsid w:val="004A7D29"/>
    <w:rsid w:val="004B25E3"/>
    <w:rsid w:val="004B2F48"/>
    <w:rsid w:val="004B323F"/>
    <w:rsid w:val="004B45F7"/>
    <w:rsid w:val="004B603E"/>
    <w:rsid w:val="004B6CF1"/>
    <w:rsid w:val="004B7910"/>
    <w:rsid w:val="004C2C45"/>
    <w:rsid w:val="004C3AD7"/>
    <w:rsid w:val="004C510F"/>
    <w:rsid w:val="004C6BBA"/>
    <w:rsid w:val="004D17FD"/>
    <w:rsid w:val="004D207D"/>
    <w:rsid w:val="004D279E"/>
    <w:rsid w:val="004D3DEB"/>
    <w:rsid w:val="004D4AA9"/>
    <w:rsid w:val="004D71EE"/>
    <w:rsid w:val="004E38AE"/>
    <w:rsid w:val="004E43A7"/>
    <w:rsid w:val="004E5844"/>
    <w:rsid w:val="004E76B2"/>
    <w:rsid w:val="004F0679"/>
    <w:rsid w:val="004F1A07"/>
    <w:rsid w:val="004F2E0D"/>
    <w:rsid w:val="004F588D"/>
    <w:rsid w:val="004F660B"/>
    <w:rsid w:val="004F6798"/>
    <w:rsid w:val="0050114E"/>
    <w:rsid w:val="00502C85"/>
    <w:rsid w:val="00506418"/>
    <w:rsid w:val="005065BA"/>
    <w:rsid w:val="00507A52"/>
    <w:rsid w:val="00510574"/>
    <w:rsid w:val="00510EFE"/>
    <w:rsid w:val="00511673"/>
    <w:rsid w:val="00515450"/>
    <w:rsid w:val="00517A20"/>
    <w:rsid w:val="00520BCD"/>
    <w:rsid w:val="00523122"/>
    <w:rsid w:val="00523861"/>
    <w:rsid w:val="00524CDB"/>
    <w:rsid w:val="00524D12"/>
    <w:rsid w:val="00524E27"/>
    <w:rsid w:val="0052557E"/>
    <w:rsid w:val="005260F3"/>
    <w:rsid w:val="005308E5"/>
    <w:rsid w:val="00530ED9"/>
    <w:rsid w:val="00531195"/>
    <w:rsid w:val="005425B8"/>
    <w:rsid w:val="0054375F"/>
    <w:rsid w:val="005454A6"/>
    <w:rsid w:val="005476A8"/>
    <w:rsid w:val="0055316F"/>
    <w:rsid w:val="00554FC4"/>
    <w:rsid w:val="00555C52"/>
    <w:rsid w:val="0055748B"/>
    <w:rsid w:val="005600FB"/>
    <w:rsid w:val="0056306C"/>
    <w:rsid w:val="00563FE2"/>
    <w:rsid w:val="0056436E"/>
    <w:rsid w:val="00566963"/>
    <w:rsid w:val="00566FC5"/>
    <w:rsid w:val="00572CB3"/>
    <w:rsid w:val="005738EF"/>
    <w:rsid w:val="00573E0F"/>
    <w:rsid w:val="00574F26"/>
    <w:rsid w:val="00576C94"/>
    <w:rsid w:val="00576D0F"/>
    <w:rsid w:val="0058207C"/>
    <w:rsid w:val="0058333A"/>
    <w:rsid w:val="00583993"/>
    <w:rsid w:val="00584114"/>
    <w:rsid w:val="0058452F"/>
    <w:rsid w:val="0058717E"/>
    <w:rsid w:val="005A0088"/>
    <w:rsid w:val="005A19FE"/>
    <w:rsid w:val="005A1CCA"/>
    <w:rsid w:val="005A3B82"/>
    <w:rsid w:val="005A3F10"/>
    <w:rsid w:val="005A4667"/>
    <w:rsid w:val="005B0BE8"/>
    <w:rsid w:val="005B32C5"/>
    <w:rsid w:val="005B5D06"/>
    <w:rsid w:val="005B7D33"/>
    <w:rsid w:val="005D29E7"/>
    <w:rsid w:val="005D32A0"/>
    <w:rsid w:val="005D42B4"/>
    <w:rsid w:val="005D5F73"/>
    <w:rsid w:val="005E01B7"/>
    <w:rsid w:val="005E1F51"/>
    <w:rsid w:val="005E23FD"/>
    <w:rsid w:val="005E3967"/>
    <w:rsid w:val="005E6218"/>
    <w:rsid w:val="005E7AAA"/>
    <w:rsid w:val="005E7E8F"/>
    <w:rsid w:val="005F066B"/>
    <w:rsid w:val="005F091E"/>
    <w:rsid w:val="005F3195"/>
    <w:rsid w:val="005F32CC"/>
    <w:rsid w:val="005F3ED0"/>
    <w:rsid w:val="005F5B8B"/>
    <w:rsid w:val="005F7698"/>
    <w:rsid w:val="00600C7B"/>
    <w:rsid w:val="006024B6"/>
    <w:rsid w:val="006031B4"/>
    <w:rsid w:val="006038BD"/>
    <w:rsid w:val="00604685"/>
    <w:rsid w:val="00614FD3"/>
    <w:rsid w:val="0061512A"/>
    <w:rsid w:val="00615593"/>
    <w:rsid w:val="00617A4F"/>
    <w:rsid w:val="006214B5"/>
    <w:rsid w:val="00621E5A"/>
    <w:rsid w:val="0062424E"/>
    <w:rsid w:val="00625030"/>
    <w:rsid w:val="00625C53"/>
    <w:rsid w:val="00625FE7"/>
    <w:rsid w:val="0063198A"/>
    <w:rsid w:val="00632618"/>
    <w:rsid w:val="006366DA"/>
    <w:rsid w:val="006406F4"/>
    <w:rsid w:val="006419B7"/>
    <w:rsid w:val="00643122"/>
    <w:rsid w:val="00643D97"/>
    <w:rsid w:val="0064572F"/>
    <w:rsid w:val="0065371A"/>
    <w:rsid w:val="006576DB"/>
    <w:rsid w:val="0066022C"/>
    <w:rsid w:val="00661853"/>
    <w:rsid w:val="006658CA"/>
    <w:rsid w:val="00666C14"/>
    <w:rsid w:val="00672602"/>
    <w:rsid w:val="0067289D"/>
    <w:rsid w:val="00676FC2"/>
    <w:rsid w:val="00677A8A"/>
    <w:rsid w:val="00681684"/>
    <w:rsid w:val="00681703"/>
    <w:rsid w:val="0068265E"/>
    <w:rsid w:val="00682F5C"/>
    <w:rsid w:val="00684D1D"/>
    <w:rsid w:val="006854CA"/>
    <w:rsid w:val="00685D90"/>
    <w:rsid w:val="006861EF"/>
    <w:rsid w:val="00693EB7"/>
    <w:rsid w:val="0069528F"/>
    <w:rsid w:val="00696D62"/>
    <w:rsid w:val="00697B93"/>
    <w:rsid w:val="006A05E4"/>
    <w:rsid w:val="006A47D7"/>
    <w:rsid w:val="006A4A92"/>
    <w:rsid w:val="006A73AD"/>
    <w:rsid w:val="006B0614"/>
    <w:rsid w:val="006B3FAA"/>
    <w:rsid w:val="006C6B4A"/>
    <w:rsid w:val="006D52D1"/>
    <w:rsid w:val="006D6E14"/>
    <w:rsid w:val="006D794E"/>
    <w:rsid w:val="006E1AC0"/>
    <w:rsid w:val="006E41A1"/>
    <w:rsid w:val="006E4F5E"/>
    <w:rsid w:val="006E5B6B"/>
    <w:rsid w:val="006E5FB8"/>
    <w:rsid w:val="006E63E9"/>
    <w:rsid w:val="006E7326"/>
    <w:rsid w:val="006F1CB9"/>
    <w:rsid w:val="006F37E5"/>
    <w:rsid w:val="006F39CE"/>
    <w:rsid w:val="006F5AE7"/>
    <w:rsid w:val="006F6C8F"/>
    <w:rsid w:val="007009F1"/>
    <w:rsid w:val="007028F5"/>
    <w:rsid w:val="00702B5D"/>
    <w:rsid w:val="00706E5F"/>
    <w:rsid w:val="00707592"/>
    <w:rsid w:val="0071130C"/>
    <w:rsid w:val="00717F8F"/>
    <w:rsid w:val="0072317D"/>
    <w:rsid w:val="00727557"/>
    <w:rsid w:val="00730D6E"/>
    <w:rsid w:val="007321E0"/>
    <w:rsid w:val="007325BC"/>
    <w:rsid w:val="007328D0"/>
    <w:rsid w:val="007341E3"/>
    <w:rsid w:val="00745FD2"/>
    <w:rsid w:val="00746197"/>
    <w:rsid w:val="007516B8"/>
    <w:rsid w:val="00753EBF"/>
    <w:rsid w:val="00755060"/>
    <w:rsid w:val="007567B4"/>
    <w:rsid w:val="007569BC"/>
    <w:rsid w:val="00760238"/>
    <w:rsid w:val="00761E2D"/>
    <w:rsid w:val="007630B0"/>
    <w:rsid w:val="0076315E"/>
    <w:rsid w:val="00763856"/>
    <w:rsid w:val="007638E6"/>
    <w:rsid w:val="00767ADD"/>
    <w:rsid w:val="00770017"/>
    <w:rsid w:val="007734BF"/>
    <w:rsid w:val="00776A53"/>
    <w:rsid w:val="00781365"/>
    <w:rsid w:val="00781CC3"/>
    <w:rsid w:val="00783DC4"/>
    <w:rsid w:val="00786056"/>
    <w:rsid w:val="007862B9"/>
    <w:rsid w:val="00793AA4"/>
    <w:rsid w:val="00793E14"/>
    <w:rsid w:val="007A155B"/>
    <w:rsid w:val="007A3489"/>
    <w:rsid w:val="007A4538"/>
    <w:rsid w:val="007A50BC"/>
    <w:rsid w:val="007B2119"/>
    <w:rsid w:val="007B2E1D"/>
    <w:rsid w:val="007B3050"/>
    <w:rsid w:val="007B51BC"/>
    <w:rsid w:val="007B644F"/>
    <w:rsid w:val="007B6A01"/>
    <w:rsid w:val="007B7FEC"/>
    <w:rsid w:val="007C2AA1"/>
    <w:rsid w:val="007C32D0"/>
    <w:rsid w:val="007C4585"/>
    <w:rsid w:val="007C502B"/>
    <w:rsid w:val="007C6188"/>
    <w:rsid w:val="007C7338"/>
    <w:rsid w:val="007D3711"/>
    <w:rsid w:val="007D3BB8"/>
    <w:rsid w:val="007D5C50"/>
    <w:rsid w:val="007D7E44"/>
    <w:rsid w:val="007E20DF"/>
    <w:rsid w:val="007F05D1"/>
    <w:rsid w:val="007F106C"/>
    <w:rsid w:val="007F133C"/>
    <w:rsid w:val="007F1A9F"/>
    <w:rsid w:val="007F1C73"/>
    <w:rsid w:val="007F28D8"/>
    <w:rsid w:val="007F31D9"/>
    <w:rsid w:val="007F3741"/>
    <w:rsid w:val="007F64F6"/>
    <w:rsid w:val="007F7498"/>
    <w:rsid w:val="0080394C"/>
    <w:rsid w:val="00805752"/>
    <w:rsid w:val="0080661B"/>
    <w:rsid w:val="00811889"/>
    <w:rsid w:val="00811EBB"/>
    <w:rsid w:val="00813388"/>
    <w:rsid w:val="00814034"/>
    <w:rsid w:val="00814B43"/>
    <w:rsid w:val="008171DA"/>
    <w:rsid w:val="00820FFD"/>
    <w:rsid w:val="00830812"/>
    <w:rsid w:val="008319B5"/>
    <w:rsid w:val="00831E03"/>
    <w:rsid w:val="008362A1"/>
    <w:rsid w:val="00840A9B"/>
    <w:rsid w:val="008421D2"/>
    <w:rsid w:val="008431BC"/>
    <w:rsid w:val="00844B3D"/>
    <w:rsid w:val="00844F12"/>
    <w:rsid w:val="008465D4"/>
    <w:rsid w:val="008502F2"/>
    <w:rsid w:val="0085052A"/>
    <w:rsid w:val="0085305F"/>
    <w:rsid w:val="00854283"/>
    <w:rsid w:val="00854894"/>
    <w:rsid w:val="00855923"/>
    <w:rsid w:val="00857B29"/>
    <w:rsid w:val="00862413"/>
    <w:rsid w:val="0086243D"/>
    <w:rsid w:val="008628BC"/>
    <w:rsid w:val="00863905"/>
    <w:rsid w:val="00863C54"/>
    <w:rsid w:val="008757B5"/>
    <w:rsid w:val="00883748"/>
    <w:rsid w:val="008906A8"/>
    <w:rsid w:val="00890B0D"/>
    <w:rsid w:val="00890E72"/>
    <w:rsid w:val="00892248"/>
    <w:rsid w:val="008928D2"/>
    <w:rsid w:val="0089305F"/>
    <w:rsid w:val="00893996"/>
    <w:rsid w:val="00897A78"/>
    <w:rsid w:val="008A2F1D"/>
    <w:rsid w:val="008A3031"/>
    <w:rsid w:val="008A7BDF"/>
    <w:rsid w:val="008B3334"/>
    <w:rsid w:val="008B5642"/>
    <w:rsid w:val="008B5BB6"/>
    <w:rsid w:val="008C48D4"/>
    <w:rsid w:val="008C52D8"/>
    <w:rsid w:val="008D167B"/>
    <w:rsid w:val="008E0F20"/>
    <w:rsid w:val="008E484D"/>
    <w:rsid w:val="008E4AF0"/>
    <w:rsid w:val="008F4F7B"/>
    <w:rsid w:val="008F50CC"/>
    <w:rsid w:val="00901050"/>
    <w:rsid w:val="00901BA2"/>
    <w:rsid w:val="009044AD"/>
    <w:rsid w:val="00904B5E"/>
    <w:rsid w:val="00904F89"/>
    <w:rsid w:val="00906E7A"/>
    <w:rsid w:val="00907F21"/>
    <w:rsid w:val="00910FFE"/>
    <w:rsid w:val="00912AD9"/>
    <w:rsid w:val="0091399E"/>
    <w:rsid w:val="00913C25"/>
    <w:rsid w:val="0091494C"/>
    <w:rsid w:val="009154D5"/>
    <w:rsid w:val="009156E1"/>
    <w:rsid w:val="00917019"/>
    <w:rsid w:val="00920325"/>
    <w:rsid w:val="00920C7D"/>
    <w:rsid w:val="00923743"/>
    <w:rsid w:val="00924F6E"/>
    <w:rsid w:val="00926CA1"/>
    <w:rsid w:val="009273DE"/>
    <w:rsid w:val="009273E7"/>
    <w:rsid w:val="009309CC"/>
    <w:rsid w:val="00932334"/>
    <w:rsid w:val="009325D3"/>
    <w:rsid w:val="00934480"/>
    <w:rsid w:val="009377C8"/>
    <w:rsid w:val="00942361"/>
    <w:rsid w:val="00945494"/>
    <w:rsid w:val="009502E9"/>
    <w:rsid w:val="00954865"/>
    <w:rsid w:val="00954B2A"/>
    <w:rsid w:val="0095619A"/>
    <w:rsid w:val="00960541"/>
    <w:rsid w:val="00960BEF"/>
    <w:rsid w:val="00961A99"/>
    <w:rsid w:val="0096263B"/>
    <w:rsid w:val="00966C92"/>
    <w:rsid w:val="009709E8"/>
    <w:rsid w:val="00971283"/>
    <w:rsid w:val="00971D1F"/>
    <w:rsid w:val="009729A5"/>
    <w:rsid w:val="00976E28"/>
    <w:rsid w:val="009869CF"/>
    <w:rsid w:val="00987284"/>
    <w:rsid w:val="00987918"/>
    <w:rsid w:val="00992C0C"/>
    <w:rsid w:val="00992D28"/>
    <w:rsid w:val="00992E64"/>
    <w:rsid w:val="009934EB"/>
    <w:rsid w:val="00994095"/>
    <w:rsid w:val="009953AD"/>
    <w:rsid w:val="00997FB7"/>
    <w:rsid w:val="009A2A14"/>
    <w:rsid w:val="009A5626"/>
    <w:rsid w:val="009B04E1"/>
    <w:rsid w:val="009B1245"/>
    <w:rsid w:val="009B4254"/>
    <w:rsid w:val="009C1DE1"/>
    <w:rsid w:val="009C5284"/>
    <w:rsid w:val="009C5CF4"/>
    <w:rsid w:val="009C654E"/>
    <w:rsid w:val="009C79E1"/>
    <w:rsid w:val="009C7F0B"/>
    <w:rsid w:val="009D139D"/>
    <w:rsid w:val="009D2353"/>
    <w:rsid w:val="009D294B"/>
    <w:rsid w:val="009D372C"/>
    <w:rsid w:val="009D38E9"/>
    <w:rsid w:val="009D4984"/>
    <w:rsid w:val="009D5841"/>
    <w:rsid w:val="009E1E49"/>
    <w:rsid w:val="009E3250"/>
    <w:rsid w:val="009E6032"/>
    <w:rsid w:val="009E6870"/>
    <w:rsid w:val="009E7102"/>
    <w:rsid w:val="009E7343"/>
    <w:rsid w:val="009F0816"/>
    <w:rsid w:val="009F2D63"/>
    <w:rsid w:val="009F59F6"/>
    <w:rsid w:val="009F5FB9"/>
    <w:rsid w:val="00A02089"/>
    <w:rsid w:val="00A0209F"/>
    <w:rsid w:val="00A037F9"/>
    <w:rsid w:val="00A03BD2"/>
    <w:rsid w:val="00A04F3A"/>
    <w:rsid w:val="00A0557B"/>
    <w:rsid w:val="00A1048B"/>
    <w:rsid w:val="00A10EA3"/>
    <w:rsid w:val="00A212F9"/>
    <w:rsid w:val="00A22B92"/>
    <w:rsid w:val="00A26687"/>
    <w:rsid w:val="00A27789"/>
    <w:rsid w:val="00A30978"/>
    <w:rsid w:val="00A31529"/>
    <w:rsid w:val="00A323BF"/>
    <w:rsid w:val="00A35A10"/>
    <w:rsid w:val="00A3642F"/>
    <w:rsid w:val="00A41804"/>
    <w:rsid w:val="00A4263F"/>
    <w:rsid w:val="00A43776"/>
    <w:rsid w:val="00A43EEF"/>
    <w:rsid w:val="00A440C6"/>
    <w:rsid w:val="00A4543D"/>
    <w:rsid w:val="00A4680D"/>
    <w:rsid w:val="00A46C99"/>
    <w:rsid w:val="00A57371"/>
    <w:rsid w:val="00A57E00"/>
    <w:rsid w:val="00A602F9"/>
    <w:rsid w:val="00A60E2F"/>
    <w:rsid w:val="00A64AC2"/>
    <w:rsid w:val="00A658D8"/>
    <w:rsid w:val="00A670F6"/>
    <w:rsid w:val="00A67B5A"/>
    <w:rsid w:val="00A709B4"/>
    <w:rsid w:val="00A70AC3"/>
    <w:rsid w:val="00A70C6C"/>
    <w:rsid w:val="00A7382C"/>
    <w:rsid w:val="00A73C1F"/>
    <w:rsid w:val="00A73E9D"/>
    <w:rsid w:val="00A7413F"/>
    <w:rsid w:val="00A7666E"/>
    <w:rsid w:val="00A776DC"/>
    <w:rsid w:val="00A83AFE"/>
    <w:rsid w:val="00A84B2A"/>
    <w:rsid w:val="00A84D31"/>
    <w:rsid w:val="00A85C93"/>
    <w:rsid w:val="00A872DA"/>
    <w:rsid w:val="00A87B86"/>
    <w:rsid w:val="00A9165B"/>
    <w:rsid w:val="00A92A44"/>
    <w:rsid w:val="00A934AC"/>
    <w:rsid w:val="00A94C25"/>
    <w:rsid w:val="00AA033E"/>
    <w:rsid w:val="00AA08FB"/>
    <w:rsid w:val="00AA1239"/>
    <w:rsid w:val="00AA22CE"/>
    <w:rsid w:val="00AA3928"/>
    <w:rsid w:val="00AA5AC2"/>
    <w:rsid w:val="00AA68D6"/>
    <w:rsid w:val="00AB5355"/>
    <w:rsid w:val="00AB7897"/>
    <w:rsid w:val="00AC0786"/>
    <w:rsid w:val="00AC130A"/>
    <w:rsid w:val="00AC1C47"/>
    <w:rsid w:val="00AC2E2E"/>
    <w:rsid w:val="00AC7D0B"/>
    <w:rsid w:val="00AC7E44"/>
    <w:rsid w:val="00AD184E"/>
    <w:rsid w:val="00AD2AB2"/>
    <w:rsid w:val="00AD34E2"/>
    <w:rsid w:val="00AD673C"/>
    <w:rsid w:val="00AD778C"/>
    <w:rsid w:val="00AD7D49"/>
    <w:rsid w:val="00AE0CF4"/>
    <w:rsid w:val="00AE0DA7"/>
    <w:rsid w:val="00AE2B73"/>
    <w:rsid w:val="00AE2C97"/>
    <w:rsid w:val="00AE3D2D"/>
    <w:rsid w:val="00AE4800"/>
    <w:rsid w:val="00AE4FBB"/>
    <w:rsid w:val="00AE7363"/>
    <w:rsid w:val="00AF0C7D"/>
    <w:rsid w:val="00AF1310"/>
    <w:rsid w:val="00AF2663"/>
    <w:rsid w:val="00AF3470"/>
    <w:rsid w:val="00AF5EFC"/>
    <w:rsid w:val="00AF6AA7"/>
    <w:rsid w:val="00B00DD6"/>
    <w:rsid w:val="00B012F2"/>
    <w:rsid w:val="00B02895"/>
    <w:rsid w:val="00B03F58"/>
    <w:rsid w:val="00B06231"/>
    <w:rsid w:val="00B06EF1"/>
    <w:rsid w:val="00B074F1"/>
    <w:rsid w:val="00B11EC9"/>
    <w:rsid w:val="00B11F98"/>
    <w:rsid w:val="00B15237"/>
    <w:rsid w:val="00B157A8"/>
    <w:rsid w:val="00B21612"/>
    <w:rsid w:val="00B23237"/>
    <w:rsid w:val="00B24BED"/>
    <w:rsid w:val="00B26370"/>
    <w:rsid w:val="00B2730D"/>
    <w:rsid w:val="00B3009C"/>
    <w:rsid w:val="00B337C7"/>
    <w:rsid w:val="00B36A55"/>
    <w:rsid w:val="00B442FF"/>
    <w:rsid w:val="00B4473E"/>
    <w:rsid w:val="00B44DA7"/>
    <w:rsid w:val="00B4713D"/>
    <w:rsid w:val="00B53707"/>
    <w:rsid w:val="00B5381F"/>
    <w:rsid w:val="00B5465F"/>
    <w:rsid w:val="00B55CE3"/>
    <w:rsid w:val="00B56180"/>
    <w:rsid w:val="00B60B95"/>
    <w:rsid w:val="00B622BB"/>
    <w:rsid w:val="00B63BCB"/>
    <w:rsid w:val="00B64046"/>
    <w:rsid w:val="00B647FA"/>
    <w:rsid w:val="00B64F61"/>
    <w:rsid w:val="00B6701E"/>
    <w:rsid w:val="00B67A8E"/>
    <w:rsid w:val="00B72444"/>
    <w:rsid w:val="00B7274D"/>
    <w:rsid w:val="00B73292"/>
    <w:rsid w:val="00B74B05"/>
    <w:rsid w:val="00B80EB8"/>
    <w:rsid w:val="00B80FA6"/>
    <w:rsid w:val="00B82A1E"/>
    <w:rsid w:val="00B83C73"/>
    <w:rsid w:val="00B84F32"/>
    <w:rsid w:val="00B86602"/>
    <w:rsid w:val="00B87FCA"/>
    <w:rsid w:val="00B90697"/>
    <w:rsid w:val="00B94DFB"/>
    <w:rsid w:val="00B95C88"/>
    <w:rsid w:val="00BA4D33"/>
    <w:rsid w:val="00BA7B1C"/>
    <w:rsid w:val="00BB5BDF"/>
    <w:rsid w:val="00BB7F37"/>
    <w:rsid w:val="00BC3132"/>
    <w:rsid w:val="00BC6D29"/>
    <w:rsid w:val="00BC7C76"/>
    <w:rsid w:val="00BC7CCF"/>
    <w:rsid w:val="00BD0BDE"/>
    <w:rsid w:val="00BD1516"/>
    <w:rsid w:val="00BD3EE0"/>
    <w:rsid w:val="00BE0DE2"/>
    <w:rsid w:val="00BE36F8"/>
    <w:rsid w:val="00BE3702"/>
    <w:rsid w:val="00BE67B9"/>
    <w:rsid w:val="00BE7919"/>
    <w:rsid w:val="00BF10C4"/>
    <w:rsid w:val="00BF177E"/>
    <w:rsid w:val="00BF5C6A"/>
    <w:rsid w:val="00BF6D97"/>
    <w:rsid w:val="00BF7120"/>
    <w:rsid w:val="00C04BF1"/>
    <w:rsid w:val="00C10AAE"/>
    <w:rsid w:val="00C115B4"/>
    <w:rsid w:val="00C16FF5"/>
    <w:rsid w:val="00C205E9"/>
    <w:rsid w:val="00C210D3"/>
    <w:rsid w:val="00C231BE"/>
    <w:rsid w:val="00C2745C"/>
    <w:rsid w:val="00C27B69"/>
    <w:rsid w:val="00C31C5F"/>
    <w:rsid w:val="00C341CA"/>
    <w:rsid w:val="00C34FE0"/>
    <w:rsid w:val="00C35BCC"/>
    <w:rsid w:val="00C369D4"/>
    <w:rsid w:val="00C41A21"/>
    <w:rsid w:val="00C42525"/>
    <w:rsid w:val="00C43D3C"/>
    <w:rsid w:val="00C462C7"/>
    <w:rsid w:val="00C468CB"/>
    <w:rsid w:val="00C47DCD"/>
    <w:rsid w:val="00C53E2A"/>
    <w:rsid w:val="00C62BBE"/>
    <w:rsid w:val="00C71081"/>
    <w:rsid w:val="00C7284D"/>
    <w:rsid w:val="00C75751"/>
    <w:rsid w:val="00C842C6"/>
    <w:rsid w:val="00C85807"/>
    <w:rsid w:val="00C85D5D"/>
    <w:rsid w:val="00C86BC5"/>
    <w:rsid w:val="00C8731B"/>
    <w:rsid w:val="00C9051D"/>
    <w:rsid w:val="00C908A6"/>
    <w:rsid w:val="00C90F26"/>
    <w:rsid w:val="00C94E39"/>
    <w:rsid w:val="00C952F8"/>
    <w:rsid w:val="00CA405C"/>
    <w:rsid w:val="00CA722D"/>
    <w:rsid w:val="00CA7FC6"/>
    <w:rsid w:val="00CB1F6C"/>
    <w:rsid w:val="00CB4121"/>
    <w:rsid w:val="00CB665C"/>
    <w:rsid w:val="00CB6702"/>
    <w:rsid w:val="00CC0591"/>
    <w:rsid w:val="00CC0F91"/>
    <w:rsid w:val="00CC26BA"/>
    <w:rsid w:val="00CC611D"/>
    <w:rsid w:val="00CC717B"/>
    <w:rsid w:val="00CD1821"/>
    <w:rsid w:val="00CD1B1C"/>
    <w:rsid w:val="00CD2597"/>
    <w:rsid w:val="00CD495C"/>
    <w:rsid w:val="00CD541B"/>
    <w:rsid w:val="00CD6DB6"/>
    <w:rsid w:val="00CD7187"/>
    <w:rsid w:val="00CE06CC"/>
    <w:rsid w:val="00CE0A81"/>
    <w:rsid w:val="00CE2719"/>
    <w:rsid w:val="00CE2F41"/>
    <w:rsid w:val="00CF07A4"/>
    <w:rsid w:val="00CF11EB"/>
    <w:rsid w:val="00CF1CCD"/>
    <w:rsid w:val="00CF233D"/>
    <w:rsid w:val="00CF276A"/>
    <w:rsid w:val="00CF3634"/>
    <w:rsid w:val="00CF3764"/>
    <w:rsid w:val="00CF4765"/>
    <w:rsid w:val="00CF5643"/>
    <w:rsid w:val="00D00CEA"/>
    <w:rsid w:val="00D0306E"/>
    <w:rsid w:val="00D049A6"/>
    <w:rsid w:val="00D0505F"/>
    <w:rsid w:val="00D0670D"/>
    <w:rsid w:val="00D070CE"/>
    <w:rsid w:val="00D13E32"/>
    <w:rsid w:val="00D14DCE"/>
    <w:rsid w:val="00D16DAF"/>
    <w:rsid w:val="00D1726E"/>
    <w:rsid w:val="00D22651"/>
    <w:rsid w:val="00D237B0"/>
    <w:rsid w:val="00D2466A"/>
    <w:rsid w:val="00D25D79"/>
    <w:rsid w:val="00D26FE7"/>
    <w:rsid w:val="00D27D99"/>
    <w:rsid w:val="00D27E74"/>
    <w:rsid w:val="00D32967"/>
    <w:rsid w:val="00D3394D"/>
    <w:rsid w:val="00D37B20"/>
    <w:rsid w:val="00D40381"/>
    <w:rsid w:val="00D463A0"/>
    <w:rsid w:val="00D4745C"/>
    <w:rsid w:val="00D51033"/>
    <w:rsid w:val="00D516EB"/>
    <w:rsid w:val="00D52F2C"/>
    <w:rsid w:val="00D55D2E"/>
    <w:rsid w:val="00D60677"/>
    <w:rsid w:val="00D6250C"/>
    <w:rsid w:val="00D63F7C"/>
    <w:rsid w:val="00D649B9"/>
    <w:rsid w:val="00D7348A"/>
    <w:rsid w:val="00D757D8"/>
    <w:rsid w:val="00D80339"/>
    <w:rsid w:val="00D8087E"/>
    <w:rsid w:val="00D83F24"/>
    <w:rsid w:val="00D84709"/>
    <w:rsid w:val="00D86641"/>
    <w:rsid w:val="00D86917"/>
    <w:rsid w:val="00D87350"/>
    <w:rsid w:val="00D906B9"/>
    <w:rsid w:val="00D9086D"/>
    <w:rsid w:val="00D923CA"/>
    <w:rsid w:val="00D945BD"/>
    <w:rsid w:val="00D9460D"/>
    <w:rsid w:val="00D97412"/>
    <w:rsid w:val="00DA24A9"/>
    <w:rsid w:val="00DA2A88"/>
    <w:rsid w:val="00DA321A"/>
    <w:rsid w:val="00DA3280"/>
    <w:rsid w:val="00DB0B02"/>
    <w:rsid w:val="00DB59BA"/>
    <w:rsid w:val="00DB6135"/>
    <w:rsid w:val="00DB72E3"/>
    <w:rsid w:val="00DC06FC"/>
    <w:rsid w:val="00DC2086"/>
    <w:rsid w:val="00DC7D41"/>
    <w:rsid w:val="00DD0851"/>
    <w:rsid w:val="00DD3DBA"/>
    <w:rsid w:val="00DD4481"/>
    <w:rsid w:val="00DD7896"/>
    <w:rsid w:val="00DD7992"/>
    <w:rsid w:val="00DE356D"/>
    <w:rsid w:val="00DE358C"/>
    <w:rsid w:val="00DE4F7F"/>
    <w:rsid w:val="00DE6AA7"/>
    <w:rsid w:val="00DF1AA8"/>
    <w:rsid w:val="00E11AC6"/>
    <w:rsid w:val="00E159A9"/>
    <w:rsid w:val="00E162DE"/>
    <w:rsid w:val="00E164F4"/>
    <w:rsid w:val="00E17763"/>
    <w:rsid w:val="00E20414"/>
    <w:rsid w:val="00E20E21"/>
    <w:rsid w:val="00E21B3D"/>
    <w:rsid w:val="00E22B9E"/>
    <w:rsid w:val="00E31FD5"/>
    <w:rsid w:val="00E3586A"/>
    <w:rsid w:val="00E35A55"/>
    <w:rsid w:val="00E35D14"/>
    <w:rsid w:val="00E35D78"/>
    <w:rsid w:val="00E37267"/>
    <w:rsid w:val="00E42D05"/>
    <w:rsid w:val="00E44E27"/>
    <w:rsid w:val="00E51A53"/>
    <w:rsid w:val="00E5214A"/>
    <w:rsid w:val="00E57C4D"/>
    <w:rsid w:val="00E57C91"/>
    <w:rsid w:val="00E62F97"/>
    <w:rsid w:val="00E63738"/>
    <w:rsid w:val="00E64CAB"/>
    <w:rsid w:val="00E669A4"/>
    <w:rsid w:val="00E70869"/>
    <w:rsid w:val="00E73496"/>
    <w:rsid w:val="00E75F95"/>
    <w:rsid w:val="00E81241"/>
    <w:rsid w:val="00E82973"/>
    <w:rsid w:val="00E83756"/>
    <w:rsid w:val="00E853AE"/>
    <w:rsid w:val="00E8548A"/>
    <w:rsid w:val="00E90F5C"/>
    <w:rsid w:val="00E95D33"/>
    <w:rsid w:val="00E9633A"/>
    <w:rsid w:val="00EA0303"/>
    <w:rsid w:val="00EA0EEE"/>
    <w:rsid w:val="00EA32DC"/>
    <w:rsid w:val="00EA56AA"/>
    <w:rsid w:val="00EB08B5"/>
    <w:rsid w:val="00EB0988"/>
    <w:rsid w:val="00EB1713"/>
    <w:rsid w:val="00EB2220"/>
    <w:rsid w:val="00EB34FF"/>
    <w:rsid w:val="00EB4170"/>
    <w:rsid w:val="00EC154E"/>
    <w:rsid w:val="00EC4D44"/>
    <w:rsid w:val="00EE0390"/>
    <w:rsid w:val="00EE18A4"/>
    <w:rsid w:val="00EE7F16"/>
    <w:rsid w:val="00EF0734"/>
    <w:rsid w:val="00EF6005"/>
    <w:rsid w:val="00EF6759"/>
    <w:rsid w:val="00F03599"/>
    <w:rsid w:val="00F06855"/>
    <w:rsid w:val="00F100CF"/>
    <w:rsid w:val="00F11A38"/>
    <w:rsid w:val="00F1517E"/>
    <w:rsid w:val="00F1652F"/>
    <w:rsid w:val="00F1763E"/>
    <w:rsid w:val="00F22098"/>
    <w:rsid w:val="00F22255"/>
    <w:rsid w:val="00F23EF9"/>
    <w:rsid w:val="00F2612C"/>
    <w:rsid w:val="00F265D2"/>
    <w:rsid w:val="00F32D70"/>
    <w:rsid w:val="00F33225"/>
    <w:rsid w:val="00F340C4"/>
    <w:rsid w:val="00F3485C"/>
    <w:rsid w:val="00F354F3"/>
    <w:rsid w:val="00F35F6E"/>
    <w:rsid w:val="00F37120"/>
    <w:rsid w:val="00F40F5F"/>
    <w:rsid w:val="00F41720"/>
    <w:rsid w:val="00F44B57"/>
    <w:rsid w:val="00F465EA"/>
    <w:rsid w:val="00F46A5A"/>
    <w:rsid w:val="00F47087"/>
    <w:rsid w:val="00F50036"/>
    <w:rsid w:val="00F51DB7"/>
    <w:rsid w:val="00F52DB0"/>
    <w:rsid w:val="00F56355"/>
    <w:rsid w:val="00F60018"/>
    <w:rsid w:val="00F60221"/>
    <w:rsid w:val="00F61385"/>
    <w:rsid w:val="00F627D9"/>
    <w:rsid w:val="00F645B9"/>
    <w:rsid w:val="00F64E08"/>
    <w:rsid w:val="00F72787"/>
    <w:rsid w:val="00F73E0E"/>
    <w:rsid w:val="00F74C2B"/>
    <w:rsid w:val="00F77274"/>
    <w:rsid w:val="00F8077F"/>
    <w:rsid w:val="00F80C56"/>
    <w:rsid w:val="00F83A3A"/>
    <w:rsid w:val="00F841E6"/>
    <w:rsid w:val="00F84F56"/>
    <w:rsid w:val="00F861C6"/>
    <w:rsid w:val="00F9076F"/>
    <w:rsid w:val="00F914AA"/>
    <w:rsid w:val="00F92356"/>
    <w:rsid w:val="00F9411F"/>
    <w:rsid w:val="00F97425"/>
    <w:rsid w:val="00FA067B"/>
    <w:rsid w:val="00FA134A"/>
    <w:rsid w:val="00FA333B"/>
    <w:rsid w:val="00FA369A"/>
    <w:rsid w:val="00FA7075"/>
    <w:rsid w:val="00FB1A18"/>
    <w:rsid w:val="00FB462A"/>
    <w:rsid w:val="00FB5F10"/>
    <w:rsid w:val="00FC08A1"/>
    <w:rsid w:val="00FC0E1C"/>
    <w:rsid w:val="00FC45CF"/>
    <w:rsid w:val="00FC6BF2"/>
    <w:rsid w:val="00FD0761"/>
    <w:rsid w:val="00FD1B1D"/>
    <w:rsid w:val="00FD46DB"/>
    <w:rsid w:val="00FE0CD4"/>
    <w:rsid w:val="00FE13A9"/>
    <w:rsid w:val="00FE2DD0"/>
    <w:rsid w:val="00FE799E"/>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9C8D21"/>
  <w15:chartTrackingRefBased/>
  <w15:docId w15:val="{B7B6C054-1920-473E-9BF1-7C2A209FD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736470327">
          <w:marLeft w:val="0"/>
          <w:marRight w:val="0"/>
          <w:marTop w:val="0"/>
          <w:marBottom w:val="0"/>
          <w:divBdr>
            <w:top w:val="none" w:sz="0" w:space="0" w:color="auto"/>
            <w:left w:val="none" w:sz="0" w:space="0" w:color="auto"/>
            <w:bottom w:val="none" w:sz="0" w:space="0" w:color="auto"/>
            <w:right w:val="none" w:sz="0" w:space="0" w:color="auto"/>
          </w:divBdr>
        </w:div>
        <w:div w:id="1051885219">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sChild>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7CD383-767E-4828-AF8C-3433BEC9F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54</TotalTime>
  <Pages>19</Pages>
  <Words>19251</Words>
  <Characters>109735</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098</cp:revision>
  <dcterms:created xsi:type="dcterms:W3CDTF">2018-02-28T22:36:00Z</dcterms:created>
  <dcterms:modified xsi:type="dcterms:W3CDTF">2018-08-29T21:51:00Z</dcterms:modified>
</cp:coreProperties>
</file>